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30B82D" w14:textId="77777777" w:rsidR="00EF5A80" w:rsidRPr="00813167" w:rsidRDefault="00EF5A80" w:rsidP="00EF5A80">
      <w:pPr>
        <w:pBdr>
          <w:bottom w:val="none" w:sz="0" w:space="0" w:color="auto"/>
        </w:pBdr>
        <w:spacing w:line="480" w:lineRule="auto"/>
        <w:jc w:val="both"/>
      </w:pPr>
      <w:r>
        <w:rPr>
          <w:b/>
        </w:rPr>
        <w:t>D</w:t>
      </w:r>
      <w:r w:rsidRPr="00813167">
        <w:rPr>
          <w:b/>
        </w:rPr>
        <w:t>iet quality and wellbeing in children and adolescents: The UP &amp; DOWN longitudinal study</w:t>
      </w:r>
      <w:r w:rsidRPr="00813167">
        <w:t>.</w:t>
      </w:r>
    </w:p>
    <w:p w14:paraId="25167FB3" w14:textId="77777777" w:rsidR="00EF5A80" w:rsidRPr="00D52458" w:rsidRDefault="00EF5A80" w:rsidP="004E3320">
      <w:pPr>
        <w:pBdr>
          <w:bottom w:val="none" w:sz="0" w:space="0" w:color="auto"/>
        </w:pBdr>
        <w:jc w:val="both"/>
      </w:pPr>
    </w:p>
    <w:p w14:paraId="6B2DB856" w14:textId="77777777" w:rsidR="00EF5A80" w:rsidRPr="00D52458" w:rsidRDefault="00EF5A80" w:rsidP="004E3320">
      <w:pPr>
        <w:pBdr>
          <w:bottom w:val="none" w:sz="0" w:space="0" w:color="auto"/>
        </w:pBdr>
        <w:jc w:val="both"/>
      </w:pPr>
    </w:p>
    <w:p w14:paraId="5405B1ED" w14:textId="77777777" w:rsidR="00EF5A80" w:rsidRPr="00D52458" w:rsidRDefault="00EF5A80" w:rsidP="004E3320">
      <w:pPr>
        <w:pBdr>
          <w:bottom w:val="none" w:sz="0" w:space="0" w:color="auto"/>
        </w:pBdr>
        <w:jc w:val="both"/>
      </w:pPr>
    </w:p>
    <w:p w14:paraId="7987C682" w14:textId="77777777" w:rsidR="00EF5A80" w:rsidRPr="00D52458" w:rsidRDefault="00EF5A80" w:rsidP="004E3320">
      <w:pPr>
        <w:pBdr>
          <w:bottom w:val="none" w:sz="0" w:space="0" w:color="auto"/>
        </w:pBdr>
        <w:jc w:val="both"/>
      </w:pPr>
    </w:p>
    <w:p w14:paraId="68D75B44" w14:textId="77777777" w:rsidR="00EF5A80" w:rsidRPr="00D52458" w:rsidRDefault="00EF5A80" w:rsidP="004E3320">
      <w:pPr>
        <w:pBdr>
          <w:bottom w:val="none" w:sz="0" w:space="0" w:color="auto"/>
        </w:pBdr>
        <w:jc w:val="both"/>
      </w:pPr>
    </w:p>
    <w:p w14:paraId="28D52B3A" w14:textId="77777777" w:rsidR="00EF5A80" w:rsidRPr="00D52458" w:rsidRDefault="00EF5A80" w:rsidP="004E3320">
      <w:pPr>
        <w:pBdr>
          <w:bottom w:val="none" w:sz="0" w:space="0" w:color="auto"/>
        </w:pBdr>
        <w:jc w:val="both"/>
      </w:pPr>
    </w:p>
    <w:p w14:paraId="14E81CA6" w14:textId="77777777" w:rsidR="00EF5A80" w:rsidRPr="00D52458" w:rsidRDefault="00EF5A80" w:rsidP="004E3320">
      <w:pPr>
        <w:pBdr>
          <w:bottom w:val="none" w:sz="0" w:space="0" w:color="auto"/>
        </w:pBdr>
        <w:jc w:val="both"/>
      </w:pPr>
    </w:p>
    <w:p w14:paraId="279FD835" w14:textId="77777777" w:rsidR="00EF5A80" w:rsidRPr="00D52458" w:rsidRDefault="00EF5A80" w:rsidP="004E3320">
      <w:pPr>
        <w:pBdr>
          <w:bottom w:val="none" w:sz="0" w:space="0" w:color="auto"/>
        </w:pBdr>
        <w:jc w:val="both"/>
      </w:pPr>
    </w:p>
    <w:p w14:paraId="3A36432B" w14:textId="77777777" w:rsidR="00EF5A80" w:rsidRPr="00D52458" w:rsidRDefault="00EF5A80" w:rsidP="004E3320">
      <w:pPr>
        <w:pBdr>
          <w:bottom w:val="none" w:sz="0" w:space="0" w:color="auto"/>
        </w:pBdr>
        <w:jc w:val="both"/>
      </w:pPr>
    </w:p>
    <w:p w14:paraId="4EBBA143" w14:textId="77777777" w:rsidR="00EF5A80" w:rsidRPr="00D52458" w:rsidRDefault="00EF5A80" w:rsidP="004E3320">
      <w:pPr>
        <w:pBdr>
          <w:bottom w:val="none" w:sz="0" w:space="0" w:color="auto"/>
        </w:pBdr>
        <w:jc w:val="both"/>
      </w:pPr>
    </w:p>
    <w:p w14:paraId="0F265C9D" w14:textId="77777777" w:rsidR="00EF5A80" w:rsidRPr="00D52458" w:rsidRDefault="00EF5A80" w:rsidP="004E3320">
      <w:pPr>
        <w:pBdr>
          <w:bottom w:val="none" w:sz="0" w:space="0" w:color="auto"/>
        </w:pBdr>
        <w:jc w:val="both"/>
      </w:pPr>
    </w:p>
    <w:p w14:paraId="4DBB9B45" w14:textId="77777777" w:rsidR="00EF5A80" w:rsidRPr="00D52458" w:rsidRDefault="00EF5A80" w:rsidP="004E3320">
      <w:pPr>
        <w:pBdr>
          <w:bottom w:val="none" w:sz="0" w:space="0" w:color="auto"/>
        </w:pBdr>
        <w:jc w:val="both"/>
      </w:pPr>
    </w:p>
    <w:p w14:paraId="314094A9" w14:textId="77777777" w:rsidR="00EF5A80" w:rsidRPr="00D52458" w:rsidRDefault="00EF5A80" w:rsidP="004E3320">
      <w:pPr>
        <w:pBdr>
          <w:bottom w:val="none" w:sz="0" w:space="0" w:color="auto"/>
        </w:pBdr>
        <w:jc w:val="both"/>
      </w:pPr>
    </w:p>
    <w:p w14:paraId="1593F522" w14:textId="77777777" w:rsidR="00EF5A80" w:rsidRPr="00D52458" w:rsidRDefault="00EF5A80" w:rsidP="004E3320">
      <w:pPr>
        <w:pBdr>
          <w:bottom w:val="none" w:sz="0" w:space="0" w:color="auto"/>
        </w:pBdr>
        <w:jc w:val="both"/>
      </w:pPr>
    </w:p>
    <w:p w14:paraId="682FD5BE" w14:textId="77777777" w:rsidR="00EF5A80" w:rsidRPr="00D52458" w:rsidRDefault="00EF5A80" w:rsidP="004E3320">
      <w:pPr>
        <w:pBdr>
          <w:bottom w:val="none" w:sz="0" w:space="0" w:color="auto"/>
        </w:pBdr>
        <w:jc w:val="both"/>
      </w:pPr>
    </w:p>
    <w:p w14:paraId="0E27C34D" w14:textId="77777777" w:rsidR="00EF5A80" w:rsidRPr="00D52458" w:rsidRDefault="00EF5A80" w:rsidP="004E3320">
      <w:pPr>
        <w:pBdr>
          <w:bottom w:val="none" w:sz="0" w:space="0" w:color="auto"/>
        </w:pBdr>
        <w:jc w:val="both"/>
      </w:pPr>
    </w:p>
    <w:p w14:paraId="267C1C51" w14:textId="77777777" w:rsidR="00EF5A80" w:rsidRPr="00D52458" w:rsidRDefault="00EF5A80" w:rsidP="004E3320">
      <w:pPr>
        <w:pBdr>
          <w:bottom w:val="none" w:sz="0" w:space="0" w:color="auto"/>
        </w:pBdr>
        <w:jc w:val="both"/>
      </w:pPr>
    </w:p>
    <w:p w14:paraId="025723E0" w14:textId="77777777" w:rsidR="00EF5A80" w:rsidRPr="00D52458" w:rsidRDefault="00EF5A80" w:rsidP="004E3320">
      <w:pPr>
        <w:pBdr>
          <w:bottom w:val="none" w:sz="0" w:space="0" w:color="auto"/>
        </w:pBdr>
        <w:jc w:val="both"/>
      </w:pPr>
    </w:p>
    <w:p w14:paraId="6407F0AF" w14:textId="77777777" w:rsidR="00EF5A80" w:rsidRPr="00D52458" w:rsidRDefault="00EF5A80" w:rsidP="004E3320">
      <w:pPr>
        <w:pBdr>
          <w:bottom w:val="none" w:sz="0" w:space="0" w:color="auto"/>
        </w:pBdr>
        <w:jc w:val="both"/>
      </w:pPr>
    </w:p>
    <w:p w14:paraId="1FA95F24" w14:textId="77777777" w:rsidR="00EF5A80" w:rsidRPr="00D52458" w:rsidRDefault="00EF5A80" w:rsidP="004E3320">
      <w:pPr>
        <w:pBdr>
          <w:bottom w:val="none" w:sz="0" w:space="0" w:color="auto"/>
        </w:pBdr>
        <w:jc w:val="both"/>
      </w:pPr>
    </w:p>
    <w:p w14:paraId="3FB3B255" w14:textId="77777777" w:rsidR="00EF5A80" w:rsidRPr="00D52458" w:rsidRDefault="00EF5A80" w:rsidP="004E3320">
      <w:pPr>
        <w:pBdr>
          <w:bottom w:val="none" w:sz="0" w:space="0" w:color="auto"/>
        </w:pBdr>
        <w:jc w:val="both"/>
      </w:pPr>
    </w:p>
    <w:p w14:paraId="6BCD40F1" w14:textId="77777777" w:rsidR="00EF5A80" w:rsidRPr="00813167" w:rsidRDefault="00EF5A80" w:rsidP="00EF5A80">
      <w:pPr>
        <w:pBdr>
          <w:bottom w:val="none" w:sz="0" w:space="0" w:color="auto"/>
        </w:pBdr>
        <w:jc w:val="both"/>
        <w:rPr>
          <w:b/>
        </w:rPr>
      </w:pPr>
      <w:r w:rsidRPr="00813167">
        <w:rPr>
          <w:b/>
        </w:rPr>
        <w:lastRenderedPageBreak/>
        <w:t>Abstract</w:t>
      </w:r>
    </w:p>
    <w:p w14:paraId="3C414421" w14:textId="77777777" w:rsidR="00EF5A80" w:rsidRPr="00813167" w:rsidRDefault="00EF5A80" w:rsidP="00EF5A80">
      <w:pPr>
        <w:pStyle w:val="Default"/>
        <w:spacing w:line="360" w:lineRule="auto"/>
        <w:jc w:val="both"/>
        <w:rPr>
          <w:rFonts w:cstheme="minorHAnsi"/>
        </w:rPr>
      </w:pPr>
    </w:p>
    <w:p w14:paraId="2EDF7317" w14:textId="2DD74E4D" w:rsidR="00EF5A80" w:rsidRPr="00392A21" w:rsidRDefault="00EF5A80" w:rsidP="00EF5A80">
      <w:pPr>
        <w:pStyle w:val="Default"/>
        <w:spacing w:line="360" w:lineRule="auto"/>
        <w:jc w:val="both"/>
        <w:rPr>
          <w:color w:val="auto"/>
        </w:rPr>
      </w:pPr>
      <w:r w:rsidRPr="007742CE">
        <w:rPr>
          <w:rFonts w:cstheme="minorHAnsi"/>
          <w:color w:val="auto"/>
        </w:rPr>
        <w:t>The present study examined the association between</w:t>
      </w:r>
      <w:r w:rsidR="00F71883" w:rsidRPr="007742CE">
        <w:rPr>
          <w:rFonts w:cstheme="minorHAnsi"/>
          <w:color w:val="auto"/>
        </w:rPr>
        <w:t xml:space="preserve"> high quality diet (using </w:t>
      </w:r>
      <w:r w:rsidRPr="007742CE">
        <w:rPr>
          <w:rFonts w:cstheme="minorHAnsi"/>
          <w:color w:val="auto"/>
        </w:rPr>
        <w:t xml:space="preserve">Mediterranean diet (MD) </w:t>
      </w:r>
      <w:r w:rsidR="00F71883" w:rsidRPr="007742CE">
        <w:rPr>
          <w:rFonts w:cstheme="minorHAnsi"/>
          <w:color w:val="auto"/>
        </w:rPr>
        <w:t xml:space="preserve">as an example of a high </w:t>
      </w:r>
      <w:r w:rsidRPr="007742CE">
        <w:rPr>
          <w:rFonts w:cstheme="minorHAnsi"/>
          <w:color w:val="auto"/>
        </w:rPr>
        <w:t xml:space="preserve">quality </w:t>
      </w:r>
      <w:r w:rsidR="00F71883" w:rsidRPr="007742CE">
        <w:rPr>
          <w:rFonts w:cstheme="minorHAnsi"/>
          <w:color w:val="auto"/>
        </w:rPr>
        <w:t xml:space="preserve">diet) </w:t>
      </w:r>
      <w:r w:rsidRPr="007742CE">
        <w:rPr>
          <w:rFonts w:cstheme="minorHAnsi"/>
          <w:color w:val="auto"/>
        </w:rPr>
        <w:t xml:space="preserve">and wellbeing cross-sectionally and prospectively at two-year follow-up, in a sample of Spanish children and adolescents. </w:t>
      </w:r>
      <w:r w:rsidRPr="007742CE">
        <w:rPr>
          <w:color w:val="auto"/>
        </w:rPr>
        <w:t>Participants included</w:t>
      </w:r>
      <w:r w:rsidRPr="007742CE">
        <w:rPr>
          <w:rFonts w:cstheme="minorHAnsi"/>
          <w:color w:val="auto"/>
        </w:rPr>
        <w:t xml:space="preserve"> 533 children (6-11 years old; 50% girls) and 987 adolescents (11-19 years old; 49% girls) at baseline, and 527 children (50% girls) and </w:t>
      </w:r>
      <w:r w:rsidRPr="00A8395C">
        <w:rPr>
          <w:rFonts w:cstheme="minorHAnsi"/>
          <w:color w:val="auto"/>
        </w:rPr>
        <w:t xml:space="preserve">798 adolescents (49% girls) at two-year follow-up, </w:t>
      </w:r>
      <w:r w:rsidRPr="00A8395C">
        <w:rPr>
          <w:color w:val="auto"/>
        </w:rPr>
        <w:t>included in the UP&amp;Down Study</w:t>
      </w:r>
      <w:r w:rsidR="007742CE" w:rsidRPr="00A8395C">
        <w:rPr>
          <w:color w:val="auto"/>
        </w:rPr>
        <w:t xml:space="preserve"> </w:t>
      </w:r>
      <w:r w:rsidR="007742CE" w:rsidRPr="00392A21">
        <w:rPr>
          <w:color w:val="auto"/>
        </w:rPr>
        <w:t xml:space="preserve">(Follow UP in schoolchildren and adolescents with and without DOWN </w:t>
      </w:r>
      <w:r w:rsidR="007742CE" w:rsidRPr="00392A21">
        <w:rPr>
          <w:bCs/>
          <w:color w:val="auto"/>
        </w:rPr>
        <w:t>syndrome)</w:t>
      </w:r>
      <w:r w:rsidRPr="00A8395C">
        <w:rPr>
          <w:color w:val="auto"/>
        </w:rPr>
        <w:t xml:space="preserve">. </w:t>
      </w:r>
      <w:r w:rsidR="007742CE" w:rsidRPr="00392A21">
        <w:rPr>
          <w:color w:val="auto"/>
        </w:rPr>
        <w:t>The present study excluded children and adolescents with Down syndrome</w:t>
      </w:r>
      <w:r w:rsidR="007742CE" w:rsidRPr="00392A21">
        <w:rPr>
          <w:rFonts w:cstheme="minorHAnsi"/>
          <w:color w:val="auto"/>
        </w:rPr>
        <w:t xml:space="preserve">. </w:t>
      </w:r>
      <w:r w:rsidR="00F71883" w:rsidRPr="00A8395C">
        <w:rPr>
          <w:color w:val="auto"/>
        </w:rPr>
        <w:t xml:space="preserve">Adherence to a </w:t>
      </w:r>
      <w:r w:rsidRPr="00392A21">
        <w:rPr>
          <w:color w:val="auto"/>
        </w:rPr>
        <w:t xml:space="preserve">MD was assessed using the Kidmed index. Wellbeing was measured using the Positive and Negative Affect Schedule and the Kidscreen-10 questionnaire [assessing health related quality of life (HR-QoL)]. Associations between MD </w:t>
      </w:r>
      <w:r w:rsidR="00F71883" w:rsidRPr="00392A21">
        <w:rPr>
          <w:color w:val="auto"/>
        </w:rPr>
        <w:t xml:space="preserve">adherence </w:t>
      </w:r>
      <w:r w:rsidRPr="00392A21">
        <w:rPr>
          <w:color w:val="auto"/>
        </w:rPr>
        <w:t xml:space="preserve">and wellbeing were assessed using </w:t>
      </w:r>
      <w:r w:rsidRPr="00392A21">
        <w:rPr>
          <w:rFonts w:cs="Arial"/>
          <w:color w:val="auto"/>
        </w:rPr>
        <w:t xml:space="preserve">multilevel mixed-effects linear regression, adjusting for relevant covariates (age, socioeconomic status and prevalence of overweight and obesity).  </w:t>
      </w:r>
      <w:r w:rsidRPr="00392A21">
        <w:rPr>
          <w:color w:val="auto"/>
        </w:rPr>
        <w:t xml:space="preserve">At baseline, MD </w:t>
      </w:r>
      <w:r w:rsidR="00F71883" w:rsidRPr="00392A21">
        <w:rPr>
          <w:color w:val="auto"/>
        </w:rPr>
        <w:t xml:space="preserve">adherence </w:t>
      </w:r>
      <w:r w:rsidRPr="00392A21">
        <w:rPr>
          <w:color w:val="auto"/>
        </w:rPr>
        <w:t xml:space="preserve">was positively related to HR-QoL in secondary school girls and boys (β=0.41, 0.10(SE), p&lt;0.001; β=0.46, 0.10(SE), p&lt;0.001, respectively), to positive affect in secondary school girls and boys (β=0.16, 0.05(SE), p=0.006; β=0.20, 0.05(SE), p&lt;0.001, respectively) and in primary school boys (β=0.20, 0.08(SE), p=0.019). At two-year follow-up, </w:t>
      </w:r>
      <w:r w:rsidR="004F5301" w:rsidRPr="00392A21">
        <w:rPr>
          <w:color w:val="auto"/>
        </w:rPr>
        <w:t xml:space="preserve">MD adherence </w:t>
      </w:r>
      <w:r w:rsidRPr="00392A21">
        <w:rPr>
          <w:color w:val="auto"/>
        </w:rPr>
        <w:t xml:space="preserve">was negatively related to negative affect in secondary school adolescent girls and boys (β=-0.15, 0.07(SE), p=0.047; β=-0.16, 0.06(SE), p=0.019, respectively), and MD </w:t>
      </w:r>
      <w:r w:rsidR="003570CB" w:rsidRPr="00392A21">
        <w:rPr>
          <w:color w:val="auto"/>
        </w:rPr>
        <w:t>adherence was</w:t>
      </w:r>
      <w:r w:rsidRPr="00392A21">
        <w:rPr>
          <w:color w:val="auto"/>
        </w:rPr>
        <w:t xml:space="preserve"> associated with higher positive affect scores in secondary school girls (β=0.30, 0.06(SE), p&lt;0.001) and in primary school boys (β=0.20, 0.09(SE), p=0.023). However, MD </w:t>
      </w:r>
      <w:r w:rsidR="00F05BD8" w:rsidRPr="00392A21">
        <w:rPr>
          <w:color w:val="auto"/>
        </w:rPr>
        <w:t>adherence</w:t>
      </w:r>
      <w:r w:rsidRPr="00392A21">
        <w:rPr>
          <w:color w:val="auto"/>
        </w:rPr>
        <w:t xml:space="preserve"> at baseline did not predict wellbeing indicators at two-year follow-up.</w:t>
      </w:r>
      <w:r w:rsidRPr="00392A21">
        <w:rPr>
          <w:b/>
          <w:color w:val="auto"/>
        </w:rPr>
        <w:t xml:space="preserve"> </w:t>
      </w:r>
      <w:r w:rsidRPr="00392A21">
        <w:rPr>
          <w:color w:val="auto"/>
        </w:rPr>
        <w:t xml:space="preserve">In conclusion, higher MD </w:t>
      </w:r>
      <w:r w:rsidR="00F05BD8" w:rsidRPr="00392A21">
        <w:rPr>
          <w:color w:val="auto"/>
        </w:rPr>
        <w:t>adherence</w:t>
      </w:r>
      <w:r w:rsidRPr="00392A21">
        <w:rPr>
          <w:color w:val="auto"/>
        </w:rPr>
        <w:t xml:space="preserve"> was found to behave as a protective factor for positive wellbeing in cross-sectional analysis, especially in secondary school adolescents.  </w:t>
      </w:r>
    </w:p>
    <w:p w14:paraId="4D4F0FAC" w14:textId="77777777" w:rsidR="00EF5A80" w:rsidRPr="00392A21" w:rsidRDefault="00EF5A80" w:rsidP="00EF5A80">
      <w:pPr>
        <w:pBdr>
          <w:bottom w:val="none" w:sz="0" w:space="0" w:color="auto"/>
        </w:pBdr>
        <w:jc w:val="both"/>
        <w:rPr>
          <w:b/>
        </w:rPr>
      </w:pPr>
    </w:p>
    <w:p w14:paraId="6D191CE9" w14:textId="6B4F7EE0" w:rsidR="00EF5A80" w:rsidRPr="00392A21" w:rsidRDefault="00EF5A80" w:rsidP="00EF5A80">
      <w:pPr>
        <w:pBdr>
          <w:bottom w:val="none" w:sz="0" w:space="0" w:color="auto"/>
        </w:pBdr>
        <w:jc w:val="both"/>
        <w:rPr>
          <w:b/>
        </w:rPr>
      </w:pPr>
      <w:r w:rsidRPr="00392A21">
        <w:rPr>
          <w:b/>
        </w:rPr>
        <w:t xml:space="preserve">Key words: diet quality, Mediterranean diet, wellbeing, quality of life, </w:t>
      </w:r>
      <w:r w:rsidR="005B79BD" w:rsidRPr="00392A21">
        <w:rPr>
          <w:b/>
        </w:rPr>
        <w:t xml:space="preserve">healthy </w:t>
      </w:r>
      <w:r w:rsidRPr="00A8395C">
        <w:rPr>
          <w:b/>
        </w:rPr>
        <w:t>children</w:t>
      </w:r>
      <w:r w:rsidR="00BA0935" w:rsidRPr="00392A21">
        <w:rPr>
          <w:b/>
        </w:rPr>
        <w:t xml:space="preserve"> </w:t>
      </w:r>
      <w:r w:rsidR="00BA0935" w:rsidRPr="00A8395C">
        <w:rPr>
          <w:b/>
        </w:rPr>
        <w:t xml:space="preserve">and </w:t>
      </w:r>
      <w:r w:rsidR="00046399" w:rsidRPr="00A8395C">
        <w:rPr>
          <w:b/>
        </w:rPr>
        <w:t>adolescents</w:t>
      </w:r>
      <w:r w:rsidR="007742CE" w:rsidRPr="00392A21">
        <w:rPr>
          <w:b/>
        </w:rPr>
        <w:t>.</w:t>
      </w:r>
    </w:p>
    <w:p w14:paraId="77771844" w14:textId="77777777" w:rsidR="00EF5A80" w:rsidRPr="00392A21" w:rsidRDefault="00EF5A80" w:rsidP="00EF5A80">
      <w:pPr>
        <w:pBdr>
          <w:bottom w:val="none" w:sz="0" w:space="0" w:color="auto"/>
        </w:pBdr>
        <w:jc w:val="both"/>
        <w:rPr>
          <w:b/>
        </w:rPr>
      </w:pPr>
    </w:p>
    <w:p w14:paraId="516EDD58" w14:textId="192BC810" w:rsidR="00EF5A80" w:rsidRDefault="00EF5A80" w:rsidP="004E3320">
      <w:pPr>
        <w:pBdr>
          <w:bottom w:val="none" w:sz="0" w:space="0" w:color="auto"/>
        </w:pBdr>
        <w:jc w:val="both"/>
        <w:rPr>
          <w:b/>
        </w:rPr>
      </w:pPr>
    </w:p>
    <w:p w14:paraId="252E4B2B" w14:textId="77777777" w:rsidR="00C84538" w:rsidRPr="00813167" w:rsidRDefault="00EB7A4E" w:rsidP="004E3320">
      <w:pPr>
        <w:pBdr>
          <w:bottom w:val="none" w:sz="0" w:space="0" w:color="auto"/>
        </w:pBdr>
        <w:jc w:val="both"/>
        <w:rPr>
          <w:b/>
        </w:rPr>
      </w:pPr>
      <w:r w:rsidRPr="00813167">
        <w:rPr>
          <w:b/>
        </w:rPr>
        <w:lastRenderedPageBreak/>
        <w:t>Introduction</w:t>
      </w:r>
    </w:p>
    <w:p w14:paraId="7C066E0F" w14:textId="187581C5" w:rsidR="00EF5A80" w:rsidRPr="00813167" w:rsidRDefault="00EF5A80" w:rsidP="00EF5A80">
      <w:pPr>
        <w:pBdr>
          <w:bottom w:val="none" w:sz="0" w:space="0" w:color="auto"/>
        </w:pBdr>
        <w:jc w:val="both"/>
        <w:rPr>
          <w:b/>
        </w:rPr>
      </w:pPr>
      <w:r w:rsidRPr="00813167">
        <w:t>In recent years, interest in wellbeing has increased in western societies due to its relationship with physical health and survival</w:t>
      </w:r>
      <w:r w:rsidR="00A25F15" w:rsidRPr="00E311A1">
        <w:rPr>
          <w:vertAlign w:val="superscript"/>
        </w:rPr>
        <w:fldChar w:fldCharType="begin"/>
      </w:r>
      <w:r w:rsidR="00886D31" w:rsidRPr="00E311A1">
        <w:rPr>
          <w:vertAlign w:val="superscript"/>
        </w:rPr>
        <w:instrText xml:space="preserve"> ADDIN EN.CITE &lt;EndNote&gt;&lt;Cite&gt;&lt;Author&gt;Chida&lt;/Author&gt;&lt;Year&gt;2008&lt;/Year&gt;&lt;RecNum&gt;367&lt;/RecNum&gt;&lt;DisplayText&gt;(1)&lt;/DisplayText&gt;&lt;record&gt;&lt;rec-number&gt;367&lt;/rec-number&gt;&lt;foreign-keys&gt;&lt;key app="EN" db-id="p5ea0290opep2gewaex5dsttweexv2xp2sax"&gt;367&lt;/key&gt;&lt;/foreign-keys&gt;&lt;ref-type name="Journal Article"&gt;17&lt;/ref-type&gt;&lt;contributors&gt;&lt;authors&gt;&lt;author&gt;Chida, Yoichi&lt;/author&gt;&lt;author&gt;Steptoe, Andrew&lt;/author&gt;&lt;/authors&gt;&lt;/contributors&gt;&lt;titles&gt;&lt;title&gt;Positive psychological well-being and mortality: a quantitative review of prospective observational studies&lt;/title&gt;&lt;secondary-title&gt;Psychosomatic medicine&lt;/secondary-title&gt;&lt;/titles&gt;&lt;periodical&gt;&lt;full-title&gt;Psychosomatic medicine&lt;/full-title&gt;&lt;/periodical&gt;&lt;pages&gt;741-756&lt;/pages&gt;&lt;volume&gt;70&lt;/volume&gt;&lt;number&gt;7&lt;/number&gt;&lt;dates&gt;&lt;year&gt;2008&lt;/year&gt;&lt;/dates&gt;&lt;isbn&gt;0033-3174&lt;/isbn&gt;&lt;urls&gt;&lt;/urls&gt;&lt;/record&gt;&lt;/Cite&gt;&lt;/EndNote&gt;</w:instrText>
      </w:r>
      <w:r w:rsidR="00A25F15" w:rsidRPr="00E311A1">
        <w:rPr>
          <w:vertAlign w:val="superscript"/>
        </w:rPr>
        <w:fldChar w:fldCharType="separate"/>
      </w:r>
      <w:r w:rsidR="00886D31" w:rsidRPr="00E311A1">
        <w:rPr>
          <w:noProof/>
          <w:vertAlign w:val="superscript"/>
        </w:rPr>
        <w:t>(</w:t>
      </w:r>
      <w:hyperlink w:anchor="_ENREF_1" w:tooltip="Chida, 2008 #367" w:history="1">
        <w:r w:rsidR="00BB6427" w:rsidRPr="00E311A1">
          <w:rPr>
            <w:noProof/>
            <w:vertAlign w:val="superscript"/>
          </w:rPr>
          <w:t>1</w:t>
        </w:r>
      </w:hyperlink>
      <w:r w:rsidR="00886D31" w:rsidRPr="00E311A1">
        <w:rPr>
          <w:noProof/>
          <w:vertAlign w:val="superscript"/>
        </w:rPr>
        <w:t>)</w:t>
      </w:r>
      <w:r w:rsidR="00A25F15" w:rsidRPr="00E311A1">
        <w:rPr>
          <w:vertAlign w:val="superscript"/>
        </w:rPr>
        <w:fldChar w:fldCharType="end"/>
      </w:r>
      <w:r w:rsidR="00C64DDE" w:rsidRPr="00813167">
        <w:t xml:space="preserve">, </w:t>
      </w:r>
      <w:r w:rsidRPr="00813167">
        <w:t>however, previous studies have addressed signs of a deteriorated wellbeing in youth populations. Mental health disorders are one of the most common chronic health conditions of young people and represent a significant economic burden. One fourth of adolescents report a mental health disorder in the previous year, and a third across their lifetimes</w:t>
      </w:r>
      <w:r w:rsidR="00A25F15" w:rsidRPr="00E311A1">
        <w:rPr>
          <w:vertAlign w:val="superscript"/>
        </w:rPr>
        <w:fldChar w:fldCharType="begin"/>
      </w:r>
      <w:r w:rsidR="00886D31" w:rsidRPr="00E311A1">
        <w:rPr>
          <w:vertAlign w:val="superscript"/>
        </w:rPr>
        <w:instrText xml:space="preserve"> ADDIN EN.CITE &lt;EndNote&gt;&lt;Cite&gt;&lt;Author&gt;Merikangas&lt;/Author&gt;&lt;Year&gt;2009&lt;/Year&gt;&lt;RecNum&gt;403&lt;/RecNum&gt;&lt;DisplayText&gt;(2)&lt;/DisplayText&gt;&lt;record&gt;&lt;rec-number&gt;403&lt;/rec-number&gt;&lt;foreign-keys&gt;&lt;key app="EN" db-id="p5ea0290opep2gewaex5dsttweexv2xp2sax"&gt;403&lt;/key&gt;&lt;/foreign-keys&gt;&lt;ref-type name="Journal Article"&gt;17&lt;/ref-type&gt;&lt;contributors&gt;&lt;authors&gt;&lt;author&gt;Merikangas, K. R.&lt;/author&gt;&lt;author&gt;Nakamura, E. F.&lt;/author&gt;&lt;author&gt;Kessler, R. C.&lt;/author&gt;&lt;/authors&gt;&lt;/contributors&gt;&lt;auth-address&gt;Section on Developmental Genetic Epidemiology, Genetic Epidemiology Research Branch, National Institute of Mental Health Intramural Research Program, Bethesda, MD 20892, USA. kathleen.merikangas@nih.gov&lt;/auth-address&gt;&lt;titles&gt;&lt;title&gt;Epidemiology of mental disorders in children and adolescents&lt;/title&gt;&lt;secondary-title&gt;Dialogues Clin Neurosci&lt;/secondary-title&gt;&lt;/titles&gt;&lt;periodical&gt;&lt;full-title&gt;Dialogues Clin Neurosci&lt;/full-title&gt;&lt;/periodical&gt;&lt;pages&gt;7-20&lt;/pages&gt;&lt;volume&gt;11&lt;/volume&gt;&lt;number&gt;1&lt;/number&gt;&lt;edition&gt;2009/05/13&lt;/edition&gt;&lt;keywords&gt;&lt;keyword&gt;Adolescent&lt;/keyword&gt;&lt;keyword&gt;Age Factors&lt;/keyword&gt;&lt;keyword&gt;Aging/*psychology&lt;/keyword&gt;&lt;keyword&gt;Child&lt;/keyword&gt;&lt;keyword&gt;Comorbidity&lt;/keyword&gt;&lt;keyword&gt;*Epidemiologic Studies&lt;/keyword&gt;&lt;keyword&gt;Global Health&lt;/keyword&gt;&lt;keyword&gt;Humans&lt;/keyword&gt;&lt;keyword&gt;Mental Disorders/diagnosis/*epidemiology&lt;/keyword&gt;&lt;keyword&gt;Prevalence&lt;/keyword&gt;&lt;keyword&gt;Risk Factors&lt;/keyword&gt;&lt;/keywords&gt;&lt;dates&gt;&lt;year&gt;2009&lt;/year&gt;&lt;/dates&gt;&lt;isbn&gt;1294-8322 (Print)&amp;#xD;1294-8322 (Linking)&lt;/isbn&gt;&lt;accession-num&gt;19432384&lt;/accession-num&gt;&lt;urls&gt;&lt;related-urls&gt;&lt;url&gt;http://www.ncbi.nlm.nih.gov/pubmed/19432384&lt;/url&gt;&lt;/related-urls&gt;&lt;/urls&gt;&lt;custom2&gt;2807642&lt;/custom2&gt;&lt;language&gt;eng&lt;/language&gt;&lt;/record&gt;&lt;/Cite&gt;&lt;/EndNote&gt;</w:instrText>
      </w:r>
      <w:r w:rsidR="00A25F15" w:rsidRPr="00E311A1">
        <w:rPr>
          <w:vertAlign w:val="superscript"/>
        </w:rPr>
        <w:fldChar w:fldCharType="separate"/>
      </w:r>
      <w:r w:rsidR="00886D31" w:rsidRPr="00E311A1">
        <w:rPr>
          <w:noProof/>
          <w:vertAlign w:val="superscript"/>
        </w:rPr>
        <w:t>(</w:t>
      </w:r>
      <w:hyperlink w:anchor="_ENREF_2" w:tooltip="Merikangas, 2009 #403" w:history="1">
        <w:r w:rsidR="00BB6427" w:rsidRPr="00E311A1">
          <w:rPr>
            <w:noProof/>
            <w:vertAlign w:val="superscript"/>
          </w:rPr>
          <w:t>2</w:t>
        </w:r>
      </w:hyperlink>
      <w:r w:rsidR="00886D31" w:rsidRPr="00E311A1">
        <w:rPr>
          <w:noProof/>
          <w:vertAlign w:val="superscript"/>
        </w:rPr>
        <w:t>)</w:t>
      </w:r>
      <w:r w:rsidR="00A25F15" w:rsidRPr="00E311A1">
        <w:rPr>
          <w:vertAlign w:val="superscript"/>
        </w:rPr>
        <w:fldChar w:fldCharType="end"/>
      </w:r>
      <w:r w:rsidR="00E3208D" w:rsidRPr="00813167">
        <w:t xml:space="preserve">. </w:t>
      </w:r>
      <w:r w:rsidR="00DD3FDF" w:rsidRPr="00813167">
        <w:t xml:space="preserve"> </w:t>
      </w:r>
      <w:r w:rsidRPr="00813167">
        <w:t xml:space="preserve">Childhood and adolescence are periods of critical importance for understanding the development of wellbeing and the contribution to behavioural risk.  </w:t>
      </w:r>
    </w:p>
    <w:p w14:paraId="1DB9338E" w14:textId="440E8E5A" w:rsidR="001846A1" w:rsidRPr="007742CE" w:rsidRDefault="00EF5A80" w:rsidP="00EF5A80">
      <w:pPr>
        <w:pBdr>
          <w:bottom w:val="none" w:sz="0" w:space="0" w:color="auto"/>
        </w:pBdr>
        <w:jc w:val="both"/>
      </w:pPr>
      <w:r w:rsidRPr="00813167">
        <w:t xml:space="preserve">Wellbeing is a complex aspect of life, </w:t>
      </w:r>
      <w:r>
        <w:t>whereby</w:t>
      </w:r>
      <w:r w:rsidRPr="00813167">
        <w:t xml:space="preserve"> understanding and measuring </w:t>
      </w:r>
      <w:r>
        <w:t>wellbeing are</w:t>
      </w:r>
      <w:r w:rsidRPr="00813167">
        <w:t xml:space="preserve"> challenge</w:t>
      </w:r>
      <w:r>
        <w:t>s</w:t>
      </w:r>
      <w:r w:rsidRPr="00813167">
        <w:t xml:space="preserve"> for scientists. On one hand, a subjective psychological dimension of wellbeing has to be considered. Subjective wellbeing is defined as someone’s evaluation of his or her own life, including emotional reactions and feelings of satisfaction</w:t>
      </w:r>
      <w:r w:rsidR="00BB6427" w:rsidRPr="00E311A1">
        <w:rPr>
          <w:vertAlign w:val="superscript"/>
        </w:rPr>
        <w:fldChar w:fldCharType="begin"/>
      </w:r>
      <w:r w:rsidR="00BB6427" w:rsidRPr="00E311A1">
        <w:rPr>
          <w:vertAlign w:val="superscript"/>
        </w:rPr>
        <w:instrText xml:space="preserve"> ADDIN EN.CITE &lt;EndNote&gt;&lt;Cite&gt;&lt;Author&gt;Diener&lt;/Author&gt;&lt;Year&gt;2002&lt;/Year&gt;&lt;RecNum&gt;65&lt;/RecNum&gt;&lt;DisplayText&gt;(3)&lt;/DisplayText&gt;&lt;record&gt;&lt;rec-number&gt;65&lt;/rec-number&gt;&lt;foreign-keys&gt;&lt;key app="EN" db-id="v5vrwe20r9rwsbea99v5wefwzapf52z5ex9r"&gt;65&lt;/key&gt;&lt;/foreign-keys&gt;&lt;ref-type name="Journal Article"&gt;17&lt;/ref-type&gt;&lt;contributors&gt;&lt;authors&gt;&lt;author&gt;Diener, Ed&lt;/author&gt;&lt;author&gt;Lucas, Richard E&lt;/author&gt;&lt;author&gt;Oishi, Shigehiro&lt;/author&gt;&lt;/authors&gt;&lt;/contributors&gt;&lt;titles&gt;&lt;title&gt;Subjective well-being&lt;/title&gt;&lt;secondary-title&gt;Handbook of positive psychology&lt;/secondary-title&gt;&lt;/titles&gt;&lt;periodical&gt;&lt;full-title&gt;Handbook of positive psychology&lt;/full-title&gt;&lt;/periodical&gt;&lt;pages&gt;63-73&lt;/pages&gt;&lt;dates&gt;&lt;year&gt;2002&lt;/year&gt;&lt;/dates&gt;&lt;urls&gt;&lt;/urls&gt;&lt;/record&gt;&lt;/Cite&gt;&lt;/EndNote&gt;</w:instrText>
      </w:r>
      <w:r w:rsidR="00BB6427" w:rsidRPr="00E311A1">
        <w:rPr>
          <w:vertAlign w:val="superscript"/>
        </w:rPr>
        <w:fldChar w:fldCharType="separate"/>
      </w:r>
      <w:r w:rsidR="00BB6427" w:rsidRPr="00E311A1">
        <w:rPr>
          <w:noProof/>
          <w:vertAlign w:val="superscript"/>
        </w:rPr>
        <w:t>(</w:t>
      </w:r>
      <w:hyperlink w:anchor="_ENREF_3" w:tooltip="Diener, 2002 #65" w:history="1">
        <w:r w:rsidR="00BB6427" w:rsidRPr="00E311A1">
          <w:rPr>
            <w:noProof/>
            <w:vertAlign w:val="superscript"/>
          </w:rPr>
          <w:t>3</w:t>
        </w:r>
      </w:hyperlink>
      <w:r w:rsidR="00BB6427" w:rsidRPr="00E311A1">
        <w:rPr>
          <w:noProof/>
          <w:vertAlign w:val="superscript"/>
        </w:rPr>
        <w:t>)</w:t>
      </w:r>
      <w:r w:rsidR="00BB6427" w:rsidRPr="00E311A1">
        <w:rPr>
          <w:vertAlign w:val="superscript"/>
        </w:rPr>
        <w:fldChar w:fldCharType="end"/>
      </w:r>
      <w:r w:rsidRPr="00813167">
        <w:t>. An important component of subjective wellbeing is described as hedonic wellbeing, an affective indicator which distinguishes between positive and negative affect as independent measures, considering feelings such as happiness, sadness, anger, stress and pain</w:t>
      </w:r>
      <w:r w:rsidR="00A25F15" w:rsidRPr="00E311A1">
        <w:rPr>
          <w:vertAlign w:val="superscript"/>
        </w:rPr>
        <w:fldChar w:fldCharType="begin"/>
      </w:r>
      <w:r w:rsidR="00BB6427" w:rsidRPr="00E311A1">
        <w:rPr>
          <w:vertAlign w:val="superscript"/>
        </w:rPr>
        <w:instrText xml:space="preserve"> ADDIN EN.CITE &lt;EndNote&gt;&lt;Cite&gt;&lt;Author&gt;Watson&lt;/Author&gt;&lt;Year&gt;1988&lt;/Year&gt;&lt;RecNum&gt;97&lt;/RecNum&gt;&lt;DisplayText&gt;(4)&lt;/DisplayText&gt;&lt;record&gt;&lt;rec-number&gt;97&lt;/rec-number&gt;&lt;foreign-keys&gt;&lt;key app="EN" db-id="v5vrwe20r9rwsbea99v5wefwzapf52z5ex9r"&gt;97&lt;/key&gt;&lt;/foreign-keys&gt;&lt;ref-type name="Journal Article"&gt;17&lt;/ref-type&gt;&lt;contributors&gt;&lt;authors&gt;&lt;author&gt;Watson, David&lt;/author&gt;&lt;author&gt;Clark, Lee A&lt;/author&gt;&lt;author&gt;Tellegen, Auke&lt;/author&gt;&lt;/authors&gt;&lt;/contributors&gt;&lt;titles&gt;&lt;title&gt;Development and validation of brief measures of positive and negative affect: the PANAS scales&lt;/title&gt;&lt;secondary-title&gt;Journal of personality and social psychology&lt;/secondary-title&gt;&lt;/titles&gt;&lt;periodical&gt;&lt;full-title&gt;Journal of personality and social psychology&lt;/full-title&gt;&lt;/periodical&gt;&lt;pages&gt;1063&lt;/pages&gt;&lt;volume&gt;54&lt;/volume&gt;&lt;number&gt;6&lt;/number&gt;&lt;dates&gt;&lt;year&gt;1988&lt;/year&gt;&lt;/dates&gt;&lt;isbn&gt;1939-1315&lt;/isbn&gt;&lt;urls&gt;&lt;/urls&gt;&lt;/record&gt;&lt;/Cite&gt;&lt;/EndNote&gt;</w:instrText>
      </w:r>
      <w:r w:rsidR="00A25F15" w:rsidRPr="00E311A1">
        <w:rPr>
          <w:vertAlign w:val="superscript"/>
        </w:rPr>
        <w:fldChar w:fldCharType="separate"/>
      </w:r>
      <w:r w:rsidR="00BB6427" w:rsidRPr="00E311A1">
        <w:rPr>
          <w:noProof/>
          <w:vertAlign w:val="superscript"/>
        </w:rPr>
        <w:t>(</w:t>
      </w:r>
      <w:hyperlink w:anchor="_ENREF_4" w:tooltip="Watson, 1988 #97" w:history="1">
        <w:r w:rsidR="00BB6427" w:rsidRPr="00E311A1">
          <w:rPr>
            <w:noProof/>
            <w:vertAlign w:val="superscript"/>
          </w:rPr>
          <w:t>4</w:t>
        </w:r>
      </w:hyperlink>
      <w:r w:rsidR="00BB6427" w:rsidRPr="00E311A1">
        <w:rPr>
          <w:noProof/>
          <w:vertAlign w:val="superscript"/>
        </w:rPr>
        <w:t>)</w:t>
      </w:r>
      <w:r w:rsidR="00A25F15" w:rsidRPr="00E311A1">
        <w:rPr>
          <w:vertAlign w:val="superscript"/>
        </w:rPr>
        <w:fldChar w:fldCharType="end"/>
      </w:r>
      <w:r w:rsidR="00E941AB" w:rsidRPr="00813167">
        <w:t>.</w:t>
      </w:r>
      <w:r w:rsidRPr="00EF5A80">
        <w:t xml:space="preserve"> </w:t>
      </w:r>
      <w:r w:rsidRPr="00813167">
        <w:t xml:space="preserve">On the other hand, wellbeing related </w:t>
      </w:r>
      <w:r w:rsidRPr="007742CE">
        <w:t xml:space="preserve">to quality of life should be regarded. A commonly used </w:t>
      </w:r>
      <w:r w:rsidR="000A4603" w:rsidRPr="007742CE">
        <w:t xml:space="preserve">measure </w:t>
      </w:r>
      <w:r w:rsidRPr="007742CE">
        <w:t>is health-related quality of life (HR-QoL), which refers to an individual’s perception and subjective evaluation of their health and wellbeing within their unique cultural environment</w:t>
      </w:r>
      <w:r w:rsidR="00A25F15" w:rsidRPr="007742CE">
        <w:rPr>
          <w:vertAlign w:val="superscript"/>
        </w:rPr>
        <w:fldChar w:fldCharType="begin"/>
      </w:r>
      <w:r w:rsidR="00BB6427" w:rsidRPr="007742CE">
        <w:rPr>
          <w:vertAlign w:val="superscript"/>
        </w:rPr>
        <w:instrText xml:space="preserve"> ADDIN EN.CITE &lt;EndNote&gt;&lt;Cite&gt;&lt;Year&gt;1995&lt;/Year&gt;&lt;RecNum&gt;405&lt;/RecNum&gt;&lt;DisplayText&gt;(5)&lt;/DisplayText&gt;&lt;record&gt;&lt;rec-number&gt;405&lt;/rec-number&gt;&lt;foreign-keys&gt;&lt;key app="EN" db-id="p5ea0290opep2gewaex5dsttweexv2xp2sax"&gt;405&lt;/key&gt;&lt;/foreign-keys&gt;&lt;ref-type name="Journal Article"&gt;17&lt;/ref-type&gt;&lt;contributors&gt;&lt;/contributors&gt;&lt;titles&gt;&lt;title&gt;The World Health Organization Quality of Life assessment (WHOQOL): position paper from the World Health Organization&lt;/title&gt;&lt;secondary-title&gt;Soc Sci Med&lt;/secondary-title&gt;&lt;/titles&gt;&lt;periodical&gt;&lt;full-title&gt;Soc Sci Med&lt;/full-title&gt;&lt;/periodical&gt;&lt;pages&gt;1403-9&lt;/pages&gt;&lt;volume&gt;41&lt;/volume&gt;&lt;number&gt;10&lt;/number&gt;&lt;edition&gt;1995/11/01&lt;/edition&gt;&lt;keywords&gt;&lt;keyword&gt;Culture&lt;/keyword&gt;&lt;keyword&gt;Focus Groups&lt;/keyword&gt;&lt;keyword&gt;Humans&lt;/keyword&gt;&lt;keyword&gt;Pilot Projects&lt;/keyword&gt;&lt;keyword&gt;Psychometrics/*methods&lt;/keyword&gt;&lt;keyword&gt;*Quality of Life&lt;/keyword&gt;&lt;keyword&gt;Reproducibility of Results&lt;/keyword&gt;&lt;keyword&gt;Self-Assessment&lt;/keyword&gt;&lt;keyword&gt;*Surveys and Questionnaires&lt;/keyword&gt;&lt;keyword&gt;Translating&lt;/keyword&gt;&lt;keyword&gt;*World Health Organization&lt;/keyword&gt;&lt;/keywords&gt;&lt;dates&gt;&lt;year&gt;1995&lt;/year&gt;&lt;pub-dates&gt;&lt;date&gt;Nov&lt;/date&gt;&lt;/pub-dates&gt;&lt;/dates&gt;&lt;isbn&gt;0277-9536 (Print)&amp;#xD;0277-9536 (Linking)&lt;/isbn&gt;&lt;accession-num&gt;8560308&lt;/accession-num&gt;&lt;urls&gt;&lt;related-urls&gt;&lt;url&gt;http://www.ncbi.nlm.nih.gov/pubmed/8560308&lt;/url&gt;&lt;/related-urls&gt;&lt;/urls&gt;&lt;electronic-resource-num&gt;027795369500112K [pii]&lt;/electronic-resource-num&gt;&lt;language&gt;eng&lt;/language&gt;&lt;/record&gt;&lt;/Cite&gt;&lt;/EndNote&gt;</w:instrText>
      </w:r>
      <w:r w:rsidR="00A25F15" w:rsidRPr="007742CE">
        <w:rPr>
          <w:vertAlign w:val="superscript"/>
        </w:rPr>
        <w:fldChar w:fldCharType="separate"/>
      </w:r>
      <w:r w:rsidR="00BB6427" w:rsidRPr="007742CE">
        <w:rPr>
          <w:noProof/>
          <w:vertAlign w:val="superscript"/>
        </w:rPr>
        <w:t>(</w:t>
      </w:r>
      <w:hyperlink w:anchor="_ENREF_5" w:tooltip=", 1995 #405" w:history="1">
        <w:r w:rsidR="00BB6427" w:rsidRPr="007742CE">
          <w:rPr>
            <w:noProof/>
            <w:vertAlign w:val="superscript"/>
          </w:rPr>
          <w:t>5</w:t>
        </w:r>
      </w:hyperlink>
      <w:r w:rsidR="00BB6427" w:rsidRPr="007742CE">
        <w:rPr>
          <w:noProof/>
          <w:vertAlign w:val="superscript"/>
        </w:rPr>
        <w:t>)</w:t>
      </w:r>
      <w:r w:rsidR="00A25F15" w:rsidRPr="007742CE">
        <w:rPr>
          <w:vertAlign w:val="superscript"/>
        </w:rPr>
        <w:fldChar w:fldCharType="end"/>
      </w:r>
      <w:r w:rsidR="000A7DB4" w:rsidRPr="007742CE">
        <w:t>.</w:t>
      </w:r>
    </w:p>
    <w:p w14:paraId="64FB9D09" w14:textId="7F3DF878" w:rsidR="00BB5C0E" w:rsidRPr="007742CE" w:rsidRDefault="00EF5A80" w:rsidP="004E3320">
      <w:pPr>
        <w:pBdr>
          <w:bottom w:val="none" w:sz="0" w:space="0" w:color="auto"/>
        </w:pBdr>
        <w:jc w:val="both"/>
      </w:pPr>
      <w:r w:rsidRPr="007742CE">
        <w:t>Diet quality is a behavioural protective factor that has been associated with wellbeing and mental health in adolescents, according to the literature. In this sense, a recent systematic review of observational studies found an association between a healthy diet and lower levels of depression</w:t>
      </w:r>
      <w:r w:rsidR="00A25F15" w:rsidRPr="007742CE">
        <w:rPr>
          <w:vertAlign w:val="superscript"/>
        </w:rPr>
        <w:fldChar w:fldCharType="begin"/>
      </w:r>
      <w:r w:rsidR="00BB6427" w:rsidRPr="007742CE">
        <w:rPr>
          <w:vertAlign w:val="superscript"/>
        </w:rPr>
        <w:instrText xml:space="preserve"> ADDIN EN.CITE &lt;EndNote&gt;&lt;Cite&gt;&lt;Author&gt;O&amp;apos;Neil&lt;/Author&gt;&lt;Year&gt;2014&lt;/Year&gt;&lt;RecNum&gt;406&lt;/RecNum&gt;&lt;DisplayText&gt;(6)&lt;/DisplayText&gt;&lt;record&gt;&lt;rec-number&gt;406&lt;/rec-number&gt;&lt;foreign-keys&gt;&lt;key app="EN" db-id="p5ea0290opep2gewaex5dsttweexv2xp2sax"&gt;406&lt;/key&gt;&lt;/foreign-keys&gt;&lt;ref-type name="Journal Article"&gt;17&lt;/ref-type&gt;&lt;contributors&gt;&lt;authors&gt;&lt;author&gt;O&amp;apos;Neil, A.&lt;/author&gt;&lt;author&gt;Quirk, S. E.&lt;/author&gt;&lt;author&gt;Housden, S.&lt;/author&gt;&lt;author&gt;Brennan, S. L.&lt;/author&gt;&lt;author&gt;Williams, L. J.&lt;/author&gt;&lt;author&gt;Pasco, J. A.&lt;/author&gt;&lt;author&gt;Berk, M.&lt;/author&gt;&lt;author&gt;Jacka, F. N.&lt;/author&gt;&lt;/authors&gt;&lt;/contributors&gt;&lt;auth-address&gt;Adrienne O&amp;apos;Neil, Shae E. Quirk, Siobhan Housden, Sharon L. Brennan, Lana J. Williams, Julie A. Pasco, Michael Berk, and Felice N. Jacka are with the Innovation in Mental and Physical Health and Clinical Treatment (IMPACT) Strategic Research Centre, School of Medicine, Deakin University, Geelong, Victoria, Australia.&lt;/auth-address&gt;&lt;titles&gt;&lt;title&gt;Relationship between diet and mental health in children and adolescents: a systematic review&lt;/title&gt;&lt;secondary-title&gt;Am J Public Health&lt;/secondary-title&gt;&lt;/titles&gt;&lt;periodical&gt;&lt;full-title&gt;Am J Public Health&lt;/full-title&gt;&lt;/periodical&gt;&lt;pages&gt;e31-42&lt;/pages&gt;&lt;volume&gt;104&lt;/volume&gt;&lt;number&gt;10&lt;/number&gt;&lt;edition&gt;2014/09/11&lt;/edition&gt;&lt;keywords&gt;&lt;keyword&gt;Adolescent&lt;/keyword&gt;&lt;keyword&gt;Child&lt;/keyword&gt;&lt;keyword&gt;Diet/*statistics &amp;amp; numerical data&lt;/keyword&gt;&lt;keyword&gt;Humans&lt;/keyword&gt;&lt;keyword&gt;Mental Health/*statistics &amp;amp; numerical data&lt;/keyword&gt;&lt;keyword&gt;Risk Factors&lt;/keyword&gt;&lt;keyword&gt;Socioeconomic Factors&lt;/keyword&gt;&lt;/keywords&gt;&lt;dates&gt;&lt;year&gt;2014&lt;/year&gt;&lt;pub-dates&gt;&lt;date&gt;Oct&lt;/date&gt;&lt;/pub-dates&gt;&lt;/dates&gt;&lt;isbn&gt;1541-0048 (Electronic)&amp;#xD;0090-0036 (Linking)&lt;/isbn&gt;&lt;accession-num&gt;25208008&lt;/accession-num&gt;&lt;urls&gt;&lt;related-urls&gt;&lt;url&gt;http://www.ncbi.nlm.nih.gov/pubmed/25208008&lt;/url&gt;&lt;/related-urls&gt;&lt;/urls&gt;&lt;custom2&gt;4167107&lt;/custom2&gt;&lt;electronic-resource-num&gt;10.2105/AJPH.2014.302110&lt;/electronic-resource-num&gt;&lt;language&gt;eng&lt;/language&gt;&lt;/record&gt;&lt;/Cite&gt;&lt;/EndNote&gt;</w:instrText>
      </w:r>
      <w:r w:rsidR="00A25F15" w:rsidRPr="007742CE">
        <w:rPr>
          <w:vertAlign w:val="superscript"/>
        </w:rPr>
        <w:fldChar w:fldCharType="separate"/>
      </w:r>
      <w:r w:rsidR="00BB6427" w:rsidRPr="007742CE">
        <w:rPr>
          <w:noProof/>
          <w:vertAlign w:val="superscript"/>
        </w:rPr>
        <w:t>(</w:t>
      </w:r>
      <w:hyperlink w:anchor="_ENREF_6" w:tooltip="O'Neil, 2014 #406" w:history="1">
        <w:r w:rsidR="00BB6427" w:rsidRPr="007742CE">
          <w:rPr>
            <w:noProof/>
            <w:vertAlign w:val="superscript"/>
          </w:rPr>
          <w:t>6</w:t>
        </w:r>
      </w:hyperlink>
      <w:r w:rsidR="00BB6427" w:rsidRPr="007742CE">
        <w:rPr>
          <w:noProof/>
          <w:vertAlign w:val="superscript"/>
        </w:rPr>
        <w:t>)</w:t>
      </w:r>
      <w:r w:rsidR="00A25F15" w:rsidRPr="007742CE">
        <w:rPr>
          <w:vertAlign w:val="superscript"/>
        </w:rPr>
        <w:fldChar w:fldCharType="end"/>
      </w:r>
      <w:r w:rsidR="00AA5023" w:rsidRPr="007742CE">
        <w:t>.</w:t>
      </w:r>
      <w:r w:rsidRPr="007742CE">
        <w:t xml:space="preserve"> A</w:t>
      </w:r>
      <w:r w:rsidR="00B00BF5" w:rsidRPr="007742CE">
        <w:t>n</w:t>
      </w:r>
      <w:r w:rsidRPr="007742CE">
        <w:t xml:space="preserve"> example of a </w:t>
      </w:r>
      <w:r w:rsidR="00B00BF5" w:rsidRPr="007742CE">
        <w:t xml:space="preserve">high </w:t>
      </w:r>
      <w:r w:rsidRPr="007742CE">
        <w:t xml:space="preserve">quality dietary pattern </w:t>
      </w:r>
      <w:r w:rsidR="00B00BF5" w:rsidRPr="007742CE">
        <w:t xml:space="preserve">is </w:t>
      </w:r>
      <w:r w:rsidRPr="007742CE">
        <w:t>the Mediterranean Diet (MD), which is characterised by the consumption of fish or seafood, white meat, moderate amounts of dairy products, increased amounts of enriched fiber foods (such as fruits, vegetables, legumes, nuts and whole grain cereals) and unsaturated fats, especially olive oil</w:t>
      </w:r>
      <w:r w:rsidRPr="007742CE">
        <w:rPr>
          <w:vertAlign w:val="superscript"/>
        </w:rPr>
        <w:t xml:space="preserve"> </w:t>
      </w:r>
      <w:r w:rsidR="00A25F15" w:rsidRPr="007742CE">
        <w:rPr>
          <w:vertAlign w:val="superscript"/>
        </w:rPr>
        <w:fldChar w:fldCharType="begin"/>
      </w:r>
      <w:r w:rsidR="00BB6427" w:rsidRPr="007742CE">
        <w:rPr>
          <w:vertAlign w:val="superscript"/>
        </w:rPr>
        <w:instrText xml:space="preserve"> ADDIN EN.CITE &lt;EndNote&gt;&lt;Cite&gt;&lt;Author&gt;Bach-Faig&lt;/Author&gt;&lt;Year&gt;2011&lt;/Year&gt;&lt;RecNum&gt;413&lt;/RecNum&gt;&lt;DisplayText&gt;(7)&lt;/DisplayText&gt;&lt;record&gt;&lt;rec-number&gt;413&lt;/rec-number&gt;&lt;foreign-keys&gt;&lt;key app="EN" db-id="p5ea0290opep2gewaex5dsttweexv2xp2sax"&gt;413&lt;/key&gt;&lt;/foreign-keys&gt;&lt;ref-type name="Journal Article"&gt;17&lt;/ref-type&gt;&lt;contributors&gt;&lt;authors&gt;&lt;author&gt;Bach-Faig, A.&lt;/author&gt;&lt;author&gt;Berry, E. M.&lt;/author&gt;&lt;author&gt;Lairon, D.&lt;/author&gt;&lt;author&gt;Reguant, J.&lt;/author&gt;&lt;author&gt;Trichopoulou, A.&lt;/author&gt;&lt;author&gt;Dernini, S.&lt;/author&gt;&lt;author&gt;Medina, F. X.&lt;/author&gt;&lt;author&gt;Battino, M.&lt;/author&gt;&lt;author&gt;Belahsen, R.&lt;/author&gt;&lt;author&gt;Miranda, G.&lt;/author&gt;&lt;author&gt;Serra-Majem, L.&lt;/author&gt;&lt;/authors&gt;&lt;/contributors&gt;&lt;auth-address&gt;Mediterranean Diet Foundation, Barcelona, Spain&lt;/auth-address&gt;&lt;titles&gt;&lt;title&gt;Mediterranean diet pyramid today. Science and cultural updates&lt;/title&gt;&lt;secondary-title&gt;Public Health Nutr&lt;/secondary-title&gt;&lt;/titles&gt;&lt;periodical&gt;&lt;full-title&gt;Public Health Nutr&lt;/full-title&gt;&lt;/periodical&gt;&lt;pages&gt;2274-84&lt;/pages&gt;&lt;volume&gt;14&lt;/volume&gt;&lt;number&gt;12A&lt;/number&gt;&lt;edition&gt;2011/12/15&lt;/edition&gt;&lt;keywords&gt;&lt;keyword&gt;*Culture&lt;/keyword&gt;&lt;keyword&gt;Diet/*standards&lt;/keyword&gt;&lt;keyword&gt;*Diet, Mediterranean&lt;/keyword&gt;&lt;keyword&gt;Feeding Behavior&lt;/keyword&gt;&lt;keyword&gt;Fruit&lt;/keyword&gt;&lt;keyword&gt;Health Behavior&lt;/keyword&gt;&lt;keyword&gt;*Health Promotion&lt;/keyword&gt;&lt;keyword&gt;Humans&lt;/keyword&gt;&lt;keyword&gt;Life Style&lt;/keyword&gt;&lt;keyword&gt;Mediterranean Region&lt;/keyword&gt;&lt;keyword&gt;*Nutrition Policy&lt;/keyword&gt;&lt;keyword&gt;Obesity/prevention &amp;amp; control&lt;/keyword&gt;&lt;keyword&gt;Vegetables&lt;/keyword&gt;&lt;/keywords&gt;&lt;dates&gt;&lt;year&gt;2011&lt;/year&gt;&lt;pub-dates&gt;&lt;date&gt;Dec&lt;/date&gt;&lt;/pub-dates&gt;&lt;/dates&gt;&lt;isbn&gt;1475-2727 (Electronic)&amp;#xD;1368-9800 (Linking)&lt;/isbn&gt;&lt;accession-num&gt;22166184&lt;/accession-num&gt;&lt;urls&gt;&lt;related-urls&gt;&lt;url&gt;http://www.ncbi.nlm.nih.gov/pubmed/22166184&lt;/url&gt;&lt;/related-urls&gt;&lt;/urls&gt;&lt;electronic-resource-num&gt;10.1017/S1368980011002515&amp;#xD;S1368980011002515 [pii]&lt;/electronic-resource-num&gt;&lt;language&gt;eng&lt;/language&gt;&lt;/record&gt;&lt;/Cite&gt;&lt;/EndNote&gt;</w:instrText>
      </w:r>
      <w:r w:rsidR="00A25F15" w:rsidRPr="007742CE">
        <w:rPr>
          <w:vertAlign w:val="superscript"/>
        </w:rPr>
        <w:fldChar w:fldCharType="separate"/>
      </w:r>
      <w:r w:rsidR="00BB6427" w:rsidRPr="007742CE">
        <w:rPr>
          <w:noProof/>
          <w:vertAlign w:val="superscript"/>
        </w:rPr>
        <w:t>(</w:t>
      </w:r>
      <w:hyperlink w:anchor="_ENREF_7" w:tooltip="Bach-Faig, 2011 #413" w:history="1">
        <w:r w:rsidR="00BB6427" w:rsidRPr="007742CE">
          <w:rPr>
            <w:noProof/>
            <w:vertAlign w:val="superscript"/>
          </w:rPr>
          <w:t>7</w:t>
        </w:r>
      </w:hyperlink>
      <w:r w:rsidR="00BB6427" w:rsidRPr="007742CE">
        <w:rPr>
          <w:noProof/>
          <w:vertAlign w:val="superscript"/>
        </w:rPr>
        <w:t>)</w:t>
      </w:r>
      <w:r w:rsidR="00A25F15" w:rsidRPr="007742CE">
        <w:rPr>
          <w:vertAlign w:val="superscript"/>
        </w:rPr>
        <w:fldChar w:fldCharType="end"/>
      </w:r>
      <w:r w:rsidR="0025695A" w:rsidRPr="007742CE">
        <w:t xml:space="preserve">. </w:t>
      </w:r>
      <w:r w:rsidRPr="007742CE">
        <w:t>Its protective effect on mental</w:t>
      </w:r>
      <w:r w:rsidR="00A25F15" w:rsidRPr="007742CE">
        <w:rPr>
          <w:vertAlign w:val="superscript"/>
        </w:rPr>
        <w:fldChar w:fldCharType="begin">
          <w:fldData xml:space="preserve">PEVuZE5vdGU+PENpdGU+PEF1dGhvcj5BbmFzdGFzaW91PC9BdXRob3I+PFllYXI+MjAxNzwvWWVh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=
</w:fldData>
        </w:fldChar>
      </w:r>
      <w:r w:rsidR="00BB6427" w:rsidRPr="007742CE">
        <w:rPr>
          <w:vertAlign w:val="superscript"/>
        </w:rPr>
        <w:instrText xml:space="preserve"> ADDIN EN.CITE </w:instrText>
      </w:r>
      <w:r w:rsidR="00BB6427" w:rsidRPr="007742CE">
        <w:rPr>
          <w:vertAlign w:val="superscript"/>
        </w:rPr>
        <w:fldChar w:fldCharType="begin">
          <w:fldData xml:space="preserve">PEVuZE5vdGU+PENpdGU+PEF1dGhvcj5BbmFzdGFzaW91PC9BdXRob3I+PFllYXI+MjAxNzwvWWVh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=
</w:fldData>
        </w:fldChar>
      </w:r>
      <w:r w:rsidR="00BB6427" w:rsidRPr="007742CE">
        <w:rPr>
          <w:vertAlign w:val="superscript"/>
        </w:rPr>
        <w:instrText xml:space="preserve"> ADDIN EN.CITE.DATA </w:instrText>
      </w:r>
      <w:r w:rsidR="00BB6427" w:rsidRPr="007742CE">
        <w:rPr>
          <w:vertAlign w:val="superscript"/>
        </w:rPr>
      </w:r>
      <w:r w:rsidR="00BB6427" w:rsidRPr="007742CE">
        <w:rPr>
          <w:vertAlign w:val="superscript"/>
        </w:rPr>
        <w:fldChar w:fldCharType="end"/>
      </w:r>
      <w:r w:rsidR="00A25F15" w:rsidRPr="007742CE">
        <w:rPr>
          <w:vertAlign w:val="superscript"/>
        </w:rPr>
      </w:r>
      <w:r w:rsidR="00A25F15" w:rsidRPr="007742CE">
        <w:rPr>
          <w:vertAlign w:val="superscript"/>
        </w:rPr>
        <w:fldChar w:fldCharType="separate"/>
      </w:r>
      <w:r w:rsidR="00BB6427" w:rsidRPr="007742CE">
        <w:rPr>
          <w:noProof/>
          <w:vertAlign w:val="superscript"/>
        </w:rPr>
        <w:t>(</w:t>
      </w:r>
      <w:hyperlink w:anchor="_ENREF_8" w:tooltip="Anastasiou, 2017 #156" w:history="1">
        <w:r w:rsidR="00BB6427" w:rsidRPr="007742CE">
          <w:rPr>
            <w:noProof/>
            <w:vertAlign w:val="superscript"/>
          </w:rPr>
          <w:t>8-10</w:t>
        </w:r>
      </w:hyperlink>
      <w:r w:rsidR="00BB6427" w:rsidRPr="007742CE">
        <w:rPr>
          <w:noProof/>
          <w:vertAlign w:val="superscript"/>
        </w:rPr>
        <w:t>)</w:t>
      </w:r>
      <w:r w:rsidR="00A25F15" w:rsidRPr="007742CE">
        <w:rPr>
          <w:vertAlign w:val="superscript"/>
        </w:rPr>
        <w:fldChar w:fldCharType="end"/>
      </w:r>
      <w:r w:rsidR="0025695A" w:rsidRPr="007742CE">
        <w:t xml:space="preserve"> and cardiovascular and metabolic disease</w:t>
      </w:r>
      <w:r w:rsidR="00A25F15" w:rsidRPr="007742CE">
        <w:rPr>
          <w:vertAlign w:val="superscript"/>
        </w:rPr>
        <w:fldChar w:fldCharType="begin">
          <w:fldData xml:space="preserve">PEVuZE5vdGU+PENpdGU+PEF1dGhvcj5CYWJpbzwvQXV0aG9yPjxZZWFyPjIwMTQ8L1llYXI+PFJl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</w:fldData>
        </w:fldChar>
      </w:r>
      <w:r w:rsidR="00BB6427" w:rsidRPr="007742CE">
        <w:rPr>
          <w:vertAlign w:val="superscript"/>
        </w:rPr>
        <w:instrText xml:space="preserve"> ADDIN EN.CITE </w:instrText>
      </w:r>
      <w:r w:rsidR="00BB6427" w:rsidRPr="007742CE">
        <w:rPr>
          <w:vertAlign w:val="superscript"/>
        </w:rPr>
        <w:fldChar w:fldCharType="begin">
          <w:fldData xml:space="preserve">PEVuZE5vdGU+PENpdGU+PEF1dGhvcj5CYWJpbzwvQXV0aG9yPjxZZWFyPjIwMTQ8L1llYXI+PFJl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</w:fldData>
        </w:fldChar>
      </w:r>
      <w:r w:rsidR="00BB6427" w:rsidRPr="007742CE">
        <w:rPr>
          <w:vertAlign w:val="superscript"/>
        </w:rPr>
        <w:instrText xml:space="preserve"> ADDIN EN.CITE.DATA </w:instrText>
      </w:r>
      <w:r w:rsidR="00BB6427" w:rsidRPr="007742CE">
        <w:rPr>
          <w:vertAlign w:val="superscript"/>
        </w:rPr>
      </w:r>
      <w:r w:rsidR="00BB6427" w:rsidRPr="007742CE">
        <w:rPr>
          <w:vertAlign w:val="superscript"/>
        </w:rPr>
        <w:fldChar w:fldCharType="end"/>
      </w:r>
      <w:r w:rsidR="00A25F15" w:rsidRPr="007742CE">
        <w:rPr>
          <w:vertAlign w:val="superscript"/>
        </w:rPr>
      </w:r>
      <w:r w:rsidR="00A25F15" w:rsidRPr="007742CE">
        <w:rPr>
          <w:vertAlign w:val="superscript"/>
        </w:rPr>
        <w:fldChar w:fldCharType="separate"/>
      </w:r>
      <w:r w:rsidR="00BB6427" w:rsidRPr="007742CE">
        <w:rPr>
          <w:noProof/>
          <w:vertAlign w:val="superscript"/>
        </w:rPr>
        <w:t>(</w:t>
      </w:r>
      <w:hyperlink w:anchor="_ENREF_11" w:tooltip="Babio, 2014 #161" w:history="1">
        <w:r w:rsidR="00BB6427" w:rsidRPr="007742CE">
          <w:rPr>
            <w:noProof/>
            <w:vertAlign w:val="superscript"/>
          </w:rPr>
          <w:t>11</w:t>
        </w:r>
      </w:hyperlink>
      <w:r w:rsidR="00BB6427" w:rsidRPr="007742CE">
        <w:rPr>
          <w:noProof/>
          <w:vertAlign w:val="superscript"/>
        </w:rPr>
        <w:t xml:space="preserve">, </w:t>
      </w:r>
      <w:hyperlink w:anchor="_ENREF_12" w:tooltip="Widmer, 2015 #160" w:history="1">
        <w:r w:rsidR="00BB6427" w:rsidRPr="007742CE">
          <w:rPr>
            <w:noProof/>
            <w:vertAlign w:val="superscript"/>
          </w:rPr>
          <w:t>12</w:t>
        </w:r>
      </w:hyperlink>
      <w:r w:rsidR="00BB6427" w:rsidRPr="007742CE">
        <w:rPr>
          <w:noProof/>
          <w:vertAlign w:val="superscript"/>
        </w:rPr>
        <w:t>)</w:t>
      </w:r>
      <w:r w:rsidR="00A25F15" w:rsidRPr="007742CE">
        <w:rPr>
          <w:vertAlign w:val="superscript"/>
        </w:rPr>
        <w:fldChar w:fldCharType="end"/>
      </w:r>
      <w:r w:rsidRPr="007742CE">
        <w:t xml:space="preserve"> has previously been reported. Adherence to a MD or a high quality diet has been associated with better HR-QoL in Mediterranean</w:t>
      </w:r>
      <w:r w:rsidR="00A25F15" w:rsidRPr="007742CE">
        <w:rPr>
          <w:vertAlign w:val="superscript"/>
        </w:rPr>
        <w:fldChar w:fldCharType="begin">
          <w:fldData xml:space="preserve">PEVuZE5vdGU+PENpdGU+PEF1dGhvcj5Db3N0YXJlbGxpPC9BdXRob3I+PFllYXI+MjAxMzwvWWVh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</w:fldData>
        </w:fldChar>
      </w:r>
      <w:r w:rsidR="00BB6427" w:rsidRPr="007742CE">
        <w:rPr>
          <w:vertAlign w:val="superscript"/>
        </w:rPr>
        <w:instrText xml:space="preserve"> ADDIN EN.CITE </w:instrText>
      </w:r>
      <w:r w:rsidR="00BB6427" w:rsidRPr="007742CE">
        <w:rPr>
          <w:vertAlign w:val="superscript"/>
        </w:rPr>
        <w:fldChar w:fldCharType="begin">
          <w:fldData xml:space="preserve">PEVuZE5vdGU+PENpdGU+PEF1dGhvcj5Db3N0YXJlbGxpPC9BdXRob3I+PFllYXI+MjAxMzwvWWVh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</w:fldData>
        </w:fldChar>
      </w:r>
      <w:r w:rsidR="00BB6427" w:rsidRPr="007742CE">
        <w:rPr>
          <w:vertAlign w:val="superscript"/>
        </w:rPr>
        <w:instrText xml:space="preserve"> ADDIN EN.CITE.DATA </w:instrText>
      </w:r>
      <w:r w:rsidR="00BB6427" w:rsidRPr="007742CE">
        <w:rPr>
          <w:vertAlign w:val="superscript"/>
        </w:rPr>
      </w:r>
      <w:r w:rsidR="00BB6427" w:rsidRPr="007742CE">
        <w:rPr>
          <w:vertAlign w:val="superscript"/>
        </w:rPr>
        <w:fldChar w:fldCharType="end"/>
      </w:r>
      <w:r w:rsidR="00A25F15" w:rsidRPr="007742CE">
        <w:rPr>
          <w:vertAlign w:val="superscript"/>
        </w:rPr>
      </w:r>
      <w:r w:rsidR="00A25F15" w:rsidRPr="007742CE">
        <w:rPr>
          <w:vertAlign w:val="superscript"/>
        </w:rPr>
        <w:fldChar w:fldCharType="separate"/>
      </w:r>
      <w:r w:rsidR="00BB6427" w:rsidRPr="007742CE">
        <w:rPr>
          <w:noProof/>
          <w:vertAlign w:val="superscript"/>
        </w:rPr>
        <w:t>(</w:t>
      </w:r>
      <w:hyperlink w:anchor="_ENREF_13" w:tooltip="Costarelli, 2013 #408" w:history="1">
        <w:r w:rsidR="00BB6427" w:rsidRPr="007742CE">
          <w:rPr>
            <w:noProof/>
            <w:vertAlign w:val="superscript"/>
          </w:rPr>
          <w:t>13</w:t>
        </w:r>
      </w:hyperlink>
      <w:r w:rsidR="00BB6427" w:rsidRPr="007742CE">
        <w:rPr>
          <w:noProof/>
          <w:vertAlign w:val="superscript"/>
        </w:rPr>
        <w:t xml:space="preserve">, </w:t>
      </w:r>
      <w:hyperlink w:anchor="_ENREF_14" w:tooltip="Muros, 2017 #407" w:history="1">
        <w:r w:rsidR="00BB6427" w:rsidRPr="007742CE">
          <w:rPr>
            <w:noProof/>
            <w:vertAlign w:val="superscript"/>
          </w:rPr>
          <w:t>14</w:t>
        </w:r>
      </w:hyperlink>
      <w:r w:rsidR="00BB6427" w:rsidRPr="007742CE">
        <w:rPr>
          <w:noProof/>
          <w:vertAlign w:val="superscript"/>
        </w:rPr>
        <w:t>)</w:t>
      </w:r>
      <w:r w:rsidR="00A25F15" w:rsidRPr="007742CE">
        <w:rPr>
          <w:vertAlign w:val="superscript"/>
        </w:rPr>
        <w:fldChar w:fldCharType="end"/>
      </w:r>
      <w:r w:rsidR="003A49FA" w:rsidRPr="007742CE">
        <w:t xml:space="preserve"> and non-Mediterranean adolescents</w:t>
      </w:r>
      <w:r w:rsidR="00A25F15" w:rsidRPr="007742CE">
        <w:rPr>
          <w:vertAlign w:val="superscript"/>
        </w:rPr>
        <w:fldChar w:fldCharType="begin">
          <w:fldData xml:space="preserve">PEVuZE5vdGU+PENpdGU+PEF1dGhvcj5Cb2x0b248L0F1dGhvcj48WWVhcj4yMDE2PC9ZZWFyPjxS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</w:fldData>
        </w:fldChar>
      </w:r>
      <w:r w:rsidR="00BB6427" w:rsidRPr="007742CE">
        <w:rPr>
          <w:vertAlign w:val="superscript"/>
        </w:rPr>
        <w:instrText xml:space="preserve"> ADDIN EN.CITE </w:instrText>
      </w:r>
      <w:r w:rsidR="00BB6427" w:rsidRPr="007742CE">
        <w:rPr>
          <w:vertAlign w:val="superscript"/>
        </w:rPr>
        <w:fldChar w:fldCharType="begin">
          <w:fldData xml:space="preserve">PEVuZE5vdGU+PENpdGU+PEF1dGhvcj5Cb2x0b248L0F1dGhvcj48WWVhcj4yMDE2PC9ZZWFyPjxS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</w:fldData>
        </w:fldChar>
      </w:r>
      <w:r w:rsidR="00BB6427" w:rsidRPr="007742CE">
        <w:rPr>
          <w:vertAlign w:val="superscript"/>
        </w:rPr>
        <w:instrText xml:space="preserve"> ADDIN EN.CITE.DATA </w:instrText>
      </w:r>
      <w:r w:rsidR="00BB6427" w:rsidRPr="007742CE">
        <w:rPr>
          <w:vertAlign w:val="superscript"/>
        </w:rPr>
      </w:r>
      <w:r w:rsidR="00BB6427" w:rsidRPr="007742CE">
        <w:rPr>
          <w:vertAlign w:val="superscript"/>
        </w:rPr>
        <w:fldChar w:fldCharType="end"/>
      </w:r>
      <w:r w:rsidR="00A25F15" w:rsidRPr="007742CE">
        <w:rPr>
          <w:vertAlign w:val="superscript"/>
        </w:rPr>
      </w:r>
      <w:r w:rsidR="00A25F15" w:rsidRPr="007742CE">
        <w:rPr>
          <w:vertAlign w:val="superscript"/>
        </w:rPr>
        <w:fldChar w:fldCharType="separate"/>
      </w:r>
      <w:r w:rsidR="00BB6427" w:rsidRPr="007742CE">
        <w:rPr>
          <w:noProof/>
          <w:vertAlign w:val="superscript"/>
        </w:rPr>
        <w:t>(</w:t>
      </w:r>
      <w:hyperlink w:anchor="_ENREF_15" w:tooltip="Bolton, 2016 #409" w:history="1">
        <w:r w:rsidR="00BB6427" w:rsidRPr="007742CE">
          <w:rPr>
            <w:noProof/>
            <w:vertAlign w:val="superscript"/>
          </w:rPr>
          <w:t>15</w:t>
        </w:r>
      </w:hyperlink>
      <w:r w:rsidR="00BB6427" w:rsidRPr="007742CE">
        <w:rPr>
          <w:noProof/>
          <w:vertAlign w:val="superscript"/>
        </w:rPr>
        <w:t xml:space="preserve">, </w:t>
      </w:r>
      <w:hyperlink w:anchor="_ENREF_16" w:tooltip="Kulkarni, 2015 #410" w:history="1">
        <w:r w:rsidR="00BB6427" w:rsidRPr="007742CE">
          <w:rPr>
            <w:noProof/>
            <w:vertAlign w:val="superscript"/>
          </w:rPr>
          <w:t>16</w:t>
        </w:r>
      </w:hyperlink>
      <w:r w:rsidR="00BB6427" w:rsidRPr="007742CE">
        <w:rPr>
          <w:noProof/>
          <w:vertAlign w:val="superscript"/>
        </w:rPr>
        <w:t>)</w:t>
      </w:r>
      <w:r w:rsidR="00A25F15" w:rsidRPr="007742CE">
        <w:rPr>
          <w:vertAlign w:val="superscript"/>
        </w:rPr>
        <w:fldChar w:fldCharType="end"/>
      </w:r>
      <w:r w:rsidR="003A49FA" w:rsidRPr="007742CE">
        <w:t xml:space="preserve">. </w:t>
      </w:r>
      <w:r w:rsidRPr="007742CE">
        <w:t>Furthermore, the higher adherence to the MD was associated with a higher life satisfaction status in Spanish adolescents</w:t>
      </w:r>
      <w:r w:rsidR="00A25F15" w:rsidRPr="007742CE">
        <w:rPr>
          <w:vertAlign w:val="superscript"/>
        </w:rPr>
        <w:fldChar w:fldCharType="begin">
          <w:fldData xml:space="preserve">PEVuZE5vdGU+PENpdGU+PEF1dGhvcj5HcmFvLUNydWNlczwvQXV0aG9yPjxZZWFyPjIwMTM8L1ll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</w:fldData>
        </w:fldChar>
      </w:r>
      <w:r w:rsidR="00BB6427" w:rsidRPr="007742CE">
        <w:rPr>
          <w:vertAlign w:val="superscript"/>
        </w:rPr>
        <w:instrText xml:space="preserve"> ADDIN EN.CITE </w:instrText>
      </w:r>
      <w:r w:rsidR="00BB6427" w:rsidRPr="007742CE">
        <w:rPr>
          <w:vertAlign w:val="superscript"/>
        </w:rPr>
        <w:fldChar w:fldCharType="begin">
          <w:fldData xml:space="preserve">PEVuZE5vdGU+PENpdGU+PEF1dGhvcj5HcmFvLUNydWNlczwvQXV0aG9yPjxZZWFyPjIwMTM8L1ll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</w:fldData>
        </w:fldChar>
      </w:r>
      <w:r w:rsidR="00BB6427" w:rsidRPr="007742CE">
        <w:rPr>
          <w:vertAlign w:val="superscript"/>
        </w:rPr>
        <w:instrText xml:space="preserve"> ADDIN EN.CITE.DATA </w:instrText>
      </w:r>
      <w:r w:rsidR="00BB6427" w:rsidRPr="007742CE">
        <w:rPr>
          <w:vertAlign w:val="superscript"/>
        </w:rPr>
      </w:r>
      <w:r w:rsidR="00BB6427" w:rsidRPr="007742CE">
        <w:rPr>
          <w:vertAlign w:val="superscript"/>
        </w:rPr>
        <w:fldChar w:fldCharType="end"/>
      </w:r>
      <w:r w:rsidR="00A25F15" w:rsidRPr="007742CE">
        <w:rPr>
          <w:vertAlign w:val="superscript"/>
        </w:rPr>
      </w:r>
      <w:r w:rsidR="00A25F15" w:rsidRPr="007742CE">
        <w:rPr>
          <w:vertAlign w:val="superscript"/>
        </w:rPr>
        <w:fldChar w:fldCharType="separate"/>
      </w:r>
      <w:r w:rsidR="00BB6427" w:rsidRPr="007742CE">
        <w:rPr>
          <w:noProof/>
          <w:vertAlign w:val="superscript"/>
        </w:rPr>
        <w:t>(</w:t>
      </w:r>
      <w:hyperlink w:anchor="_ENREF_17" w:tooltip="Grao-Cruces, 2013 #411" w:history="1">
        <w:r w:rsidR="00BB6427" w:rsidRPr="007742CE">
          <w:rPr>
            <w:noProof/>
            <w:vertAlign w:val="superscript"/>
          </w:rPr>
          <w:t>17</w:t>
        </w:r>
      </w:hyperlink>
      <w:r w:rsidR="00BB6427" w:rsidRPr="007742CE">
        <w:rPr>
          <w:noProof/>
          <w:vertAlign w:val="superscript"/>
        </w:rPr>
        <w:t>)</w:t>
      </w:r>
      <w:r w:rsidR="00A25F15" w:rsidRPr="007742CE">
        <w:rPr>
          <w:vertAlign w:val="superscript"/>
        </w:rPr>
        <w:fldChar w:fldCharType="end"/>
      </w:r>
      <w:r w:rsidR="00AA5023" w:rsidRPr="007742CE">
        <w:t xml:space="preserve">. </w:t>
      </w:r>
    </w:p>
    <w:p w14:paraId="23C442EE" w14:textId="4AA65EFD" w:rsidR="00EF5A80" w:rsidRPr="00813167" w:rsidRDefault="00EF5A80" w:rsidP="00EF5A80">
      <w:pPr>
        <w:pStyle w:val="Default"/>
        <w:spacing w:line="360" w:lineRule="auto"/>
        <w:jc w:val="both"/>
        <w:rPr>
          <w:color w:val="auto"/>
        </w:rPr>
      </w:pPr>
      <w:r w:rsidRPr="007742CE">
        <w:rPr>
          <w:color w:val="auto"/>
        </w:rPr>
        <w:lastRenderedPageBreak/>
        <w:t xml:space="preserve">Therefore, since none of the previously described studies had evaluated the longitudinal relationship of </w:t>
      </w:r>
      <w:r w:rsidR="004F5301" w:rsidRPr="007742CE">
        <w:rPr>
          <w:color w:val="auto"/>
        </w:rPr>
        <w:t xml:space="preserve">MD adherence </w:t>
      </w:r>
      <w:r w:rsidRPr="007742CE">
        <w:rPr>
          <w:color w:val="auto"/>
        </w:rPr>
        <w:t xml:space="preserve">and wellbeing in children and adolescents, the aims of the present study were 1) to analyse the cross-sectional relationship between MD </w:t>
      </w:r>
      <w:r w:rsidR="00F05BD8" w:rsidRPr="007742CE">
        <w:rPr>
          <w:color w:val="auto"/>
        </w:rPr>
        <w:t>adherence</w:t>
      </w:r>
      <w:r w:rsidR="00F05BD8" w:rsidRPr="007742CE" w:rsidDel="00F05BD8">
        <w:rPr>
          <w:color w:val="auto"/>
        </w:rPr>
        <w:t xml:space="preserve"> </w:t>
      </w:r>
      <w:r w:rsidRPr="007742CE">
        <w:rPr>
          <w:color w:val="auto"/>
        </w:rPr>
        <w:t xml:space="preserve"> and wellbeing indicators in a large sample of Spanish children and adolescents at baseline (1.a), and at two-year follow-up (1.b); and 2) to assess the potential </w:t>
      </w:r>
      <w:r w:rsidRPr="00813167">
        <w:t xml:space="preserve">predictive effect of </w:t>
      </w:r>
      <w:r w:rsidRPr="007742CE">
        <w:rPr>
          <w:color w:val="auto"/>
        </w:rPr>
        <w:t xml:space="preserve">MD </w:t>
      </w:r>
      <w:r w:rsidR="00F05BD8" w:rsidRPr="007742CE">
        <w:rPr>
          <w:color w:val="auto"/>
        </w:rPr>
        <w:t>adherence</w:t>
      </w:r>
      <w:r w:rsidR="00F05BD8" w:rsidRPr="007742CE" w:rsidDel="00F05BD8">
        <w:rPr>
          <w:color w:val="auto"/>
        </w:rPr>
        <w:t xml:space="preserve"> </w:t>
      </w:r>
      <w:r w:rsidRPr="007742CE">
        <w:rPr>
          <w:color w:val="auto"/>
        </w:rPr>
        <w:t xml:space="preserve"> </w:t>
      </w:r>
      <w:r w:rsidRPr="00813167">
        <w:t xml:space="preserve">at baseline on wellbeing indicators measured at </w:t>
      </w:r>
      <w:r w:rsidRPr="00813167">
        <w:rPr>
          <w:rFonts w:cstheme="minorHAnsi"/>
        </w:rPr>
        <w:t>two-year follow-up.</w:t>
      </w:r>
    </w:p>
    <w:p w14:paraId="3B486413" w14:textId="77777777" w:rsidR="00821921" w:rsidRPr="00813167" w:rsidRDefault="00821921" w:rsidP="004E3320">
      <w:pPr>
        <w:pBdr>
          <w:bottom w:val="none" w:sz="0" w:space="0" w:color="auto"/>
        </w:pBdr>
        <w:jc w:val="both"/>
        <w:rPr>
          <w:b/>
        </w:rPr>
      </w:pPr>
    </w:p>
    <w:p w14:paraId="63340EE8" w14:textId="77777777" w:rsidR="00EF5A80" w:rsidRPr="0071009F" w:rsidRDefault="00EF5A80" w:rsidP="00EF5A80">
      <w:pPr>
        <w:pBdr>
          <w:bottom w:val="none" w:sz="0" w:space="0" w:color="auto"/>
        </w:pBdr>
        <w:jc w:val="both"/>
        <w:rPr>
          <w:b/>
        </w:rPr>
      </w:pPr>
      <w:r w:rsidRPr="0071009F">
        <w:rPr>
          <w:b/>
        </w:rPr>
        <w:t xml:space="preserve">Method </w:t>
      </w:r>
    </w:p>
    <w:p w14:paraId="5F2CCA99" w14:textId="77777777" w:rsidR="00EF5A80" w:rsidRPr="0071009F" w:rsidRDefault="00EF5A80" w:rsidP="00EF5A80">
      <w:pPr>
        <w:pBdr>
          <w:bottom w:val="none" w:sz="0" w:space="0" w:color="auto"/>
        </w:pBdr>
        <w:jc w:val="both"/>
        <w:rPr>
          <w:rFonts w:cstheme="minorHAnsi"/>
          <w:i/>
        </w:rPr>
      </w:pPr>
      <w:r w:rsidRPr="0071009F">
        <w:rPr>
          <w:rFonts w:cstheme="minorHAnsi"/>
          <w:i/>
        </w:rPr>
        <w:t>Study design</w:t>
      </w:r>
    </w:p>
    <w:p w14:paraId="54653423" w14:textId="0772111A" w:rsidR="00E941AB" w:rsidRPr="007742CE" w:rsidRDefault="00EF5A80" w:rsidP="005D5518">
      <w:pPr>
        <w:pBdr>
          <w:bottom w:val="none" w:sz="0" w:space="0" w:color="auto"/>
        </w:pBdr>
        <w:jc w:val="both"/>
        <w:rPr>
          <w:rFonts w:cstheme="minorHAnsi"/>
        </w:rPr>
      </w:pPr>
      <w:r w:rsidRPr="00813167">
        <w:t xml:space="preserve">This study was performed under the umbrella of the </w:t>
      </w:r>
      <w:r w:rsidRPr="00813167">
        <w:rPr>
          <w:rFonts w:cstheme="minorHAnsi"/>
        </w:rPr>
        <w:t xml:space="preserve">UP&amp;DOWN </w:t>
      </w:r>
      <w:r w:rsidRPr="007742CE">
        <w:t xml:space="preserve">study </w:t>
      </w:r>
      <w:r w:rsidR="005D5518" w:rsidRPr="007742CE">
        <w:t xml:space="preserve">(Follow UP in schoolchildren and adolescents with and without DOWN </w:t>
      </w:r>
      <w:r w:rsidR="005D5518" w:rsidRPr="007742CE">
        <w:rPr>
          <w:bCs/>
        </w:rPr>
        <w:t>syndrome</w:t>
      </w:r>
      <w:r w:rsidR="005D5518" w:rsidRPr="007742CE">
        <w:t>: psycho-environmental and genetic determinants of physical activity and their impact on physical fitness, cardiovascular diseases, inflammatory biomarkers and mental health). Data were collected on MD adherence (Kidmed index) and wellbeing indicators (Positive and Negative Affect Schedule and HR-QoL)</w:t>
      </w:r>
      <w:r w:rsidR="005D5518" w:rsidRPr="007742CE">
        <w:rPr>
          <w:rFonts w:cstheme="minorHAnsi"/>
        </w:rPr>
        <w:t xml:space="preserve">. </w:t>
      </w:r>
      <w:r w:rsidR="005D5518" w:rsidRPr="007742CE">
        <w:t>The present study excluded children and adolescents with Down syndrome and instead included only those without Down syndrome</w:t>
      </w:r>
      <w:r w:rsidRPr="007742CE">
        <w:rPr>
          <w:rFonts w:cstheme="minorHAnsi"/>
        </w:rPr>
        <w:t xml:space="preserve">. </w:t>
      </w:r>
      <w:r w:rsidRPr="007742CE">
        <w:t>Detailed information about the study design has been previously reported</w:t>
      </w:r>
      <w:r w:rsidR="00A25F15" w:rsidRPr="007742CE">
        <w:rPr>
          <w:vertAlign w:val="superscript"/>
        </w:rPr>
        <w:fldChar w:fldCharType="begin"/>
      </w:r>
      <w:r w:rsidR="00BB6427" w:rsidRPr="007742CE">
        <w:rPr>
          <w:vertAlign w:val="superscript"/>
        </w:rPr>
        <w:instrText xml:space="preserve"> ADDIN EN.CITE &lt;EndNote&gt;&lt;Cite&gt;&lt;Author&gt;Castro-Piñero&lt;/Author&gt;&lt;Year&gt;2014&lt;/Year&gt;&lt;RecNum&gt;154&lt;/RecNum&gt;&lt;DisplayText&gt;(18)&lt;/DisplayText&gt;&lt;record&gt;&lt;rec-number&gt;154&lt;/rec-number&gt;&lt;foreign-keys&gt;&lt;key app="EN" db-id="v5vrwe20r9rwsbea99v5wefwzapf52z5ex9r"&gt;154&lt;/key&gt;&lt;/foreign-keys&gt;&lt;ref-type name="Journal Article"&gt;17&lt;/ref-type&gt;&lt;contributors&gt;&lt;authors&gt;&lt;author&gt;Castro-Piñero, José&lt;/author&gt;&lt;author&gt;Carbonell-Baeza, Ana&lt;/author&gt;&lt;author&gt;Martinez-Gomez, David&lt;/author&gt;&lt;author&gt;Gómez-Martínez, Sonia&lt;/author&gt;&lt;author&gt;Cabanas-Sánchez, Verónica&lt;/author&gt;&lt;author&gt;Santiago, Catalina&lt;/author&gt;&lt;author&gt;Veses, Ana M&lt;/author&gt;&lt;author&gt;Bandrés, Fernando&lt;/author&gt;&lt;author&gt;Gonzalez-Galo, Ana&lt;/author&gt;&lt;author&gt;Gomez-Gallego, Félix&lt;/author&gt;&lt;/authors&gt;&lt;/contributors&gt;&lt;titles&gt;&lt;title&gt;Follow-up in healthy schoolchildren and in adolescents with DOWN syndrome: psycho-environmental and genetic determinants of physical activity and its impact on fitness, cardiovascular diseases, inflammatory biomarkers and mental health; the UP&amp;amp;DOWN Study&lt;/title&gt;&lt;secondary-title&gt;BMC public health&lt;/secondary-title&gt;&lt;/titles&gt;&lt;periodical&gt;&lt;full-title&gt;BMC public health&lt;/full-title&gt;&lt;/periodical&gt;&lt;pages&gt;400&lt;/pages&gt;&lt;volume&gt;14&lt;/volume&gt;&lt;number&gt;1&lt;/number&gt;&lt;dates&gt;&lt;year&gt;2014&lt;/year&gt;&lt;/dates&gt;&lt;isbn&gt;1471-2458&lt;/isbn&gt;&lt;urls&gt;&lt;/urls&gt;&lt;/record&gt;&lt;/Cite&gt;&lt;/EndNote&gt;</w:instrText>
      </w:r>
      <w:r w:rsidR="00A25F15" w:rsidRPr="007742CE">
        <w:rPr>
          <w:vertAlign w:val="superscript"/>
        </w:rPr>
        <w:fldChar w:fldCharType="separate"/>
      </w:r>
      <w:r w:rsidR="00BB6427" w:rsidRPr="007742CE">
        <w:rPr>
          <w:noProof/>
          <w:vertAlign w:val="superscript"/>
        </w:rPr>
        <w:t>(</w:t>
      </w:r>
      <w:hyperlink w:anchor="_ENREF_18" w:tooltip="Castro-Piñero, 2014 #154" w:history="1">
        <w:r w:rsidR="00BB6427" w:rsidRPr="007742CE">
          <w:rPr>
            <w:noProof/>
            <w:vertAlign w:val="superscript"/>
          </w:rPr>
          <w:t>18</w:t>
        </w:r>
      </w:hyperlink>
      <w:r w:rsidR="00BB6427" w:rsidRPr="007742CE">
        <w:rPr>
          <w:noProof/>
          <w:vertAlign w:val="superscript"/>
        </w:rPr>
        <w:t>)</w:t>
      </w:r>
      <w:r w:rsidR="00A25F15" w:rsidRPr="007742CE">
        <w:rPr>
          <w:vertAlign w:val="superscript"/>
        </w:rPr>
        <w:fldChar w:fldCharType="end"/>
      </w:r>
      <w:r w:rsidR="00E941AB" w:rsidRPr="007742CE">
        <w:rPr>
          <w:rFonts w:cstheme="minorHAnsi"/>
        </w:rPr>
        <w:t>.</w:t>
      </w:r>
    </w:p>
    <w:p w14:paraId="498DF36A" w14:textId="77777777" w:rsidR="00EF5A80" w:rsidRPr="007742CE" w:rsidRDefault="00EF5A80" w:rsidP="00EF5A80">
      <w:pPr>
        <w:pBdr>
          <w:bottom w:val="none" w:sz="0" w:space="0" w:color="auto"/>
        </w:pBdr>
        <w:jc w:val="both"/>
        <w:rPr>
          <w:rFonts w:cstheme="minorHAnsi"/>
          <w:i/>
        </w:rPr>
      </w:pPr>
      <w:r w:rsidRPr="007742CE">
        <w:rPr>
          <w:rFonts w:cstheme="minorHAnsi"/>
          <w:i/>
        </w:rPr>
        <w:t>Participants</w:t>
      </w:r>
    </w:p>
    <w:p w14:paraId="65BFF509" w14:textId="1AFB1326" w:rsidR="00EF5A80" w:rsidRPr="007742CE" w:rsidRDefault="00EF5A80" w:rsidP="00A472AF">
      <w:pPr>
        <w:pBdr>
          <w:bottom w:val="none" w:sz="0" w:space="0" w:color="auto"/>
        </w:pBdr>
        <w:jc w:val="both"/>
        <w:rPr>
          <w:rFonts w:cstheme="minorHAnsi"/>
        </w:rPr>
      </w:pPr>
      <w:r w:rsidRPr="007742CE">
        <w:rPr>
          <w:rFonts w:cstheme="minorHAnsi"/>
        </w:rPr>
        <w:t xml:space="preserve">Participants were recruited from primary schools in Cadiz and secondary schools in Madrid (Spain). Data were compiled over a daily school class from September to June: (a) baseline data from 2011 to 2012; (b) two-year follow-up from 2013 to 2014. </w:t>
      </w:r>
      <w:r w:rsidR="00A472AF" w:rsidRPr="007742CE">
        <w:rPr>
          <w:rFonts w:cstheme="minorHAnsi"/>
        </w:rPr>
        <w:t xml:space="preserve">Participants’ selection criteria for children and adolescents considered in the study were: i) to study in 1st/4th grades (6–7 and 9–10 years old, respectively) for children, and 7th/10th grades (12–13 and 15–16 years old, respectively) for adolescents at baseline. ii) Do not have physical disability or health problems, which might limit levels of PA. </w:t>
      </w:r>
      <w:r w:rsidRPr="007742CE">
        <w:rPr>
          <w:rFonts w:cstheme="minorHAnsi"/>
        </w:rPr>
        <w:t xml:space="preserve">For the present study, primary school children (aged between 6-11 years old at baseline) and secondary school adolescents (aged between 11-19 years old at baseline) with valid data regarding </w:t>
      </w:r>
      <w:r w:rsidR="004F5301" w:rsidRPr="007742CE">
        <w:t xml:space="preserve">MD adherence </w:t>
      </w:r>
      <w:r w:rsidRPr="007742CE">
        <w:rPr>
          <w:rFonts w:cstheme="minorHAnsi"/>
        </w:rPr>
        <w:t xml:space="preserve">and wellbeing indicators were included. Thus, a total of 536 primary school children (50% girls) and 987 secondary school adolescents (49% girls) provided valid data at baseline, while 527 children (50% girls) and 798 adolescents (49% girls) provided valid data at two-year follow-up. Cross-sectional analyses included all </w:t>
      </w:r>
      <w:r w:rsidRPr="007742CE">
        <w:rPr>
          <w:rFonts w:cstheme="minorHAnsi"/>
        </w:rPr>
        <w:lastRenderedPageBreak/>
        <w:t>participants</w:t>
      </w:r>
      <w:r w:rsidR="004C2B5E" w:rsidRPr="007742CE">
        <w:rPr>
          <w:rFonts w:cstheme="minorHAnsi"/>
        </w:rPr>
        <w:t xml:space="preserve"> who participated as each time point</w:t>
      </w:r>
      <w:r w:rsidRPr="007742CE">
        <w:rPr>
          <w:rFonts w:cstheme="minorHAnsi"/>
        </w:rPr>
        <w:t>, whereas longitudinal analyses included only those participants that provided valid data at both baseline and two-year follow-up.</w:t>
      </w:r>
    </w:p>
    <w:p w14:paraId="102837B5" w14:textId="77777777" w:rsidR="00EF5A80" w:rsidRPr="007742CE" w:rsidRDefault="00EF5A80" w:rsidP="00EF5A80">
      <w:pPr>
        <w:pBdr>
          <w:bottom w:val="none" w:sz="0" w:space="0" w:color="auto"/>
        </w:pBdr>
        <w:jc w:val="both"/>
        <w:rPr>
          <w:rFonts w:cstheme="minorHAnsi"/>
        </w:rPr>
      </w:pPr>
      <w:r w:rsidRPr="007742CE">
        <w:rPr>
          <w:rFonts w:cstheme="minorHAnsi"/>
        </w:rPr>
        <w:t xml:space="preserve">Before participating in the UP&amp;DOWN study, parents and school supervisors were informed by letter about the purpose of the study. Written parental consent and child/adolescent assent were obtained. The UP&amp;DOWN Study was approved by the Ethics Committee of the Hospital Puerta de Hierro in Madrid, the Bioethics Committee of the Spanish National Research Council and the Ethics Committee for Research Involving Human Subjects at Cádiz University. </w:t>
      </w:r>
    </w:p>
    <w:p w14:paraId="71EDE1A2" w14:textId="1991F040" w:rsidR="00EF5A80" w:rsidRPr="007742CE" w:rsidRDefault="00EF5A80" w:rsidP="00EF5A80">
      <w:pPr>
        <w:pBdr>
          <w:bottom w:val="none" w:sz="0" w:space="0" w:color="auto"/>
        </w:pBdr>
        <w:jc w:val="both"/>
        <w:rPr>
          <w:rFonts w:cstheme="minorHAnsi"/>
          <w:i/>
        </w:rPr>
      </w:pPr>
      <w:r w:rsidRPr="007742CE">
        <w:rPr>
          <w:rFonts w:cstheme="minorHAnsi"/>
          <w:i/>
        </w:rPr>
        <w:t xml:space="preserve">Mediterranean diet </w:t>
      </w:r>
      <w:r w:rsidR="004F5301" w:rsidRPr="007742CE">
        <w:rPr>
          <w:rFonts w:cstheme="minorHAnsi"/>
          <w:i/>
        </w:rPr>
        <w:t>adherence</w:t>
      </w:r>
    </w:p>
    <w:p w14:paraId="4DF5FD9C" w14:textId="2653AFDB" w:rsidR="009D575F" w:rsidRPr="007742CE" w:rsidRDefault="00EF5A80" w:rsidP="00EF5A80">
      <w:pPr>
        <w:pBdr>
          <w:bottom w:val="none" w:sz="0" w:space="0" w:color="auto"/>
        </w:pBdr>
        <w:jc w:val="both"/>
        <w:rPr>
          <w:rFonts w:cstheme="minorHAnsi"/>
        </w:rPr>
      </w:pPr>
      <w:r w:rsidRPr="007742CE">
        <w:t xml:space="preserve">MD </w:t>
      </w:r>
      <w:r w:rsidR="00F05BD8" w:rsidRPr="007742CE">
        <w:t>adherence</w:t>
      </w:r>
      <w:r w:rsidRPr="007742CE">
        <w:t xml:space="preserve">, was assessed </w:t>
      </w:r>
      <w:r w:rsidRPr="007742CE">
        <w:rPr>
          <w:rFonts w:cstheme="minorHAnsi"/>
        </w:rPr>
        <w:t>using the Kidmed inde</w:t>
      </w:r>
      <w:r w:rsidR="00255172" w:rsidRPr="007742CE">
        <w:rPr>
          <w:rFonts w:cstheme="minorHAnsi"/>
        </w:rPr>
        <w:t>x</w:t>
      </w:r>
      <w:r w:rsidR="00A25F15" w:rsidRPr="007742CE">
        <w:rPr>
          <w:rFonts w:cstheme="minorHAnsi"/>
          <w:vertAlign w:val="superscript"/>
        </w:rPr>
        <w:fldChar w:fldCharType="begin">
          <w:fldData xml:space="preserve">PEVuZE5vdGU+PENpdGU+PEF1dGhvcj5TZXJyYS1NYWplbTwvQXV0aG9yPjxZZWFyPjIwMDQ8L1ll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</w:fldData>
        </w:fldChar>
      </w:r>
      <w:r w:rsidR="00BB6427" w:rsidRPr="007742CE">
        <w:rPr>
          <w:rFonts w:cstheme="minorHAnsi"/>
          <w:vertAlign w:val="superscript"/>
        </w:rPr>
        <w:instrText xml:space="preserve"> ADDIN EN.CITE </w:instrText>
      </w:r>
      <w:r w:rsidR="00BB6427" w:rsidRPr="007742CE">
        <w:rPr>
          <w:rFonts w:cstheme="minorHAnsi"/>
          <w:vertAlign w:val="superscript"/>
        </w:rPr>
        <w:fldChar w:fldCharType="begin">
          <w:fldData xml:space="preserve">PEVuZE5vdGU+PENpdGU+PEF1dGhvcj5TZXJyYS1NYWplbTwvQXV0aG9yPjxZZWFyPjIwMDQ8L1ll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</w:fldData>
        </w:fldChar>
      </w:r>
      <w:r w:rsidR="00BB6427" w:rsidRPr="007742CE">
        <w:rPr>
          <w:rFonts w:cstheme="minorHAnsi"/>
          <w:vertAlign w:val="superscript"/>
        </w:rPr>
        <w:instrText xml:space="preserve"> ADDIN EN.CITE.DATA </w:instrText>
      </w:r>
      <w:r w:rsidR="00BB6427" w:rsidRPr="007742CE">
        <w:rPr>
          <w:rFonts w:cstheme="minorHAnsi"/>
          <w:vertAlign w:val="superscript"/>
        </w:rPr>
      </w:r>
      <w:r w:rsidR="00BB6427" w:rsidRPr="007742CE">
        <w:rPr>
          <w:rFonts w:cstheme="minorHAnsi"/>
          <w:vertAlign w:val="superscript"/>
        </w:rPr>
        <w:fldChar w:fldCharType="end"/>
      </w:r>
      <w:r w:rsidR="00A25F15" w:rsidRPr="007742CE">
        <w:rPr>
          <w:rFonts w:cstheme="minorHAnsi"/>
          <w:vertAlign w:val="superscript"/>
        </w:rPr>
      </w:r>
      <w:r w:rsidR="00A25F15" w:rsidRPr="007742CE">
        <w:rPr>
          <w:rFonts w:cstheme="minorHAnsi"/>
          <w:vertAlign w:val="superscript"/>
        </w:rPr>
        <w:fldChar w:fldCharType="separate"/>
      </w:r>
      <w:r w:rsidR="00BB6427" w:rsidRPr="007742CE">
        <w:rPr>
          <w:rFonts w:cstheme="minorHAnsi"/>
          <w:noProof/>
          <w:vertAlign w:val="superscript"/>
        </w:rPr>
        <w:t>(</w:t>
      </w:r>
      <w:hyperlink w:anchor="_ENREF_19" w:tooltip="Serra-Majem, 2004 #187" w:history="1">
        <w:r w:rsidR="00BB6427" w:rsidRPr="007742CE">
          <w:rPr>
            <w:rFonts w:cstheme="minorHAnsi"/>
            <w:noProof/>
            <w:vertAlign w:val="superscript"/>
          </w:rPr>
          <w:t>19</w:t>
        </w:r>
      </w:hyperlink>
      <w:r w:rsidR="00BB6427" w:rsidRPr="007742CE">
        <w:rPr>
          <w:rFonts w:cstheme="minorHAnsi"/>
          <w:noProof/>
          <w:vertAlign w:val="superscript"/>
        </w:rPr>
        <w:t>)</w:t>
      </w:r>
      <w:r w:rsidR="00A25F15" w:rsidRPr="007742CE">
        <w:rPr>
          <w:rFonts w:cstheme="minorHAnsi"/>
          <w:vertAlign w:val="superscript"/>
        </w:rPr>
        <w:fldChar w:fldCharType="end"/>
      </w:r>
      <w:r w:rsidR="00255172" w:rsidRPr="007742CE">
        <w:rPr>
          <w:rFonts w:cstheme="minorHAnsi"/>
        </w:rPr>
        <w:t xml:space="preserve">. </w:t>
      </w:r>
      <w:r w:rsidRPr="007742CE">
        <w:rPr>
          <w:rFonts w:cstheme="minorHAnsi"/>
        </w:rPr>
        <w:t xml:space="preserve">This is a MD quality index, ranging from -4 to 12 and based on a 16 yes-or-no question test, which </w:t>
      </w:r>
      <w:r w:rsidR="00CE153F" w:rsidRPr="007742CE">
        <w:rPr>
          <w:rFonts w:cstheme="minorHAnsi"/>
        </w:rPr>
        <w:t>determines</w:t>
      </w:r>
      <w:r w:rsidRPr="007742CE">
        <w:rPr>
          <w:rFonts w:cstheme="minorHAnsi"/>
        </w:rPr>
        <w:t xml:space="preserve"> adherence to the Mediterranean dietary pattern. Questions with a negative connotation were scored -1, while questions with positive connotation were scored +1. Higher scores indicate higher adherence to the MD</w:t>
      </w:r>
      <w:r w:rsidR="00A25F15" w:rsidRPr="007742CE">
        <w:rPr>
          <w:rFonts w:cstheme="minorHAnsi"/>
          <w:vertAlign w:val="superscript"/>
        </w:rPr>
        <w:fldChar w:fldCharType="begin">
          <w:fldData xml:space="preserve">PEVuZE5vdGU+PENpdGU+PEF1dGhvcj5TZXJyYS1NYWplbTwvQXV0aG9yPjxZZWFyPjIwMDQ8L1ll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</w:fldData>
        </w:fldChar>
      </w:r>
      <w:r w:rsidR="00BB6427" w:rsidRPr="007742CE">
        <w:rPr>
          <w:rFonts w:cstheme="minorHAnsi"/>
          <w:vertAlign w:val="superscript"/>
        </w:rPr>
        <w:instrText xml:space="preserve"> ADDIN EN.CITE </w:instrText>
      </w:r>
      <w:r w:rsidR="00BB6427" w:rsidRPr="007742CE">
        <w:rPr>
          <w:rFonts w:cstheme="minorHAnsi"/>
          <w:vertAlign w:val="superscript"/>
        </w:rPr>
        <w:fldChar w:fldCharType="begin">
          <w:fldData xml:space="preserve">PEVuZE5vdGU+PENpdGU+PEF1dGhvcj5TZXJyYS1NYWplbTwvQXV0aG9yPjxZZWFyPjIwMDQ8L1ll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</w:fldData>
        </w:fldChar>
      </w:r>
      <w:r w:rsidR="00BB6427" w:rsidRPr="007742CE">
        <w:rPr>
          <w:rFonts w:cstheme="minorHAnsi"/>
          <w:vertAlign w:val="superscript"/>
        </w:rPr>
        <w:instrText xml:space="preserve"> ADDIN EN.CITE.DATA </w:instrText>
      </w:r>
      <w:r w:rsidR="00BB6427" w:rsidRPr="007742CE">
        <w:rPr>
          <w:rFonts w:cstheme="minorHAnsi"/>
          <w:vertAlign w:val="superscript"/>
        </w:rPr>
      </w:r>
      <w:r w:rsidR="00BB6427" w:rsidRPr="007742CE">
        <w:rPr>
          <w:rFonts w:cstheme="minorHAnsi"/>
          <w:vertAlign w:val="superscript"/>
        </w:rPr>
        <w:fldChar w:fldCharType="end"/>
      </w:r>
      <w:r w:rsidR="00A25F15" w:rsidRPr="007742CE">
        <w:rPr>
          <w:rFonts w:cstheme="minorHAnsi"/>
          <w:vertAlign w:val="superscript"/>
        </w:rPr>
      </w:r>
      <w:r w:rsidR="00A25F15" w:rsidRPr="007742CE">
        <w:rPr>
          <w:rFonts w:cstheme="minorHAnsi"/>
          <w:vertAlign w:val="superscript"/>
        </w:rPr>
        <w:fldChar w:fldCharType="separate"/>
      </w:r>
      <w:r w:rsidR="00BB6427" w:rsidRPr="007742CE">
        <w:rPr>
          <w:rFonts w:cstheme="minorHAnsi"/>
          <w:noProof/>
          <w:vertAlign w:val="superscript"/>
        </w:rPr>
        <w:t>(</w:t>
      </w:r>
      <w:hyperlink w:anchor="_ENREF_19" w:tooltip="Serra-Majem, 2004 #187" w:history="1">
        <w:r w:rsidR="00BB6427" w:rsidRPr="007742CE">
          <w:rPr>
            <w:rFonts w:cstheme="minorHAnsi"/>
            <w:noProof/>
            <w:vertAlign w:val="superscript"/>
          </w:rPr>
          <w:t>19</w:t>
        </w:r>
      </w:hyperlink>
      <w:r w:rsidR="00BB6427" w:rsidRPr="007742CE">
        <w:rPr>
          <w:rFonts w:cstheme="minorHAnsi"/>
          <w:noProof/>
          <w:vertAlign w:val="superscript"/>
        </w:rPr>
        <w:t>)</w:t>
      </w:r>
      <w:r w:rsidR="00A25F15" w:rsidRPr="007742CE">
        <w:rPr>
          <w:rFonts w:cstheme="minorHAnsi"/>
          <w:vertAlign w:val="superscript"/>
        </w:rPr>
        <w:fldChar w:fldCharType="end"/>
      </w:r>
      <w:r w:rsidR="00255172" w:rsidRPr="007742CE">
        <w:rPr>
          <w:rFonts w:cstheme="minorHAnsi"/>
        </w:rPr>
        <w:t xml:space="preserve">. </w:t>
      </w:r>
      <w:r w:rsidRPr="007742CE">
        <w:rPr>
          <w:rFonts w:cstheme="minorHAnsi"/>
        </w:rPr>
        <w:t xml:space="preserve">The Kidmed index has shown  </w:t>
      </w:r>
      <w:r w:rsidR="00050F69" w:rsidRPr="007742CE">
        <w:rPr>
          <w:rFonts w:cstheme="minorHAnsi"/>
        </w:rPr>
        <w:t>good internal consistency</w:t>
      </w:r>
      <w:r w:rsidRPr="007742CE">
        <w:rPr>
          <w:rFonts w:cstheme="minorHAnsi"/>
        </w:rPr>
        <w:t xml:space="preserve"> with a Cronbach's alpha </w:t>
      </w:r>
      <w:r w:rsidR="00050F69" w:rsidRPr="007742CE">
        <w:rPr>
          <w:rFonts w:cstheme="minorHAnsi"/>
        </w:rPr>
        <w:t>coefficient</w:t>
      </w:r>
      <w:r w:rsidR="007178A4" w:rsidRPr="007742CE">
        <w:rPr>
          <w:rFonts w:cstheme="minorHAnsi"/>
        </w:rPr>
        <w:t xml:space="preserve"> </w:t>
      </w:r>
      <w:r w:rsidRPr="007742CE">
        <w:rPr>
          <w:rFonts w:cstheme="minorHAnsi"/>
        </w:rPr>
        <w:t>of 0.7</w:t>
      </w:r>
      <w:r w:rsidR="00EE41A6" w:rsidRPr="007742CE">
        <w:rPr>
          <w:rFonts w:cstheme="minorHAnsi"/>
          <w:vertAlign w:val="superscript"/>
        </w:rPr>
        <w:fldChar w:fldCharType="begin"/>
      </w:r>
      <w:r w:rsidR="00BB6427" w:rsidRPr="007742CE">
        <w:rPr>
          <w:rFonts w:cstheme="minorHAnsi"/>
          <w:vertAlign w:val="superscript"/>
        </w:rPr>
        <w:instrText xml:space="preserve"> ADDIN EN.CITE &lt;EndNote&gt;&lt;Cite&gt;&lt;Author&gt;Muñoz&lt;/Author&gt;&lt;Year&gt;2016&lt;/Year&gt;&lt;RecNum&gt;421&lt;/RecNum&gt;&lt;DisplayText&gt;(20)&lt;/DisplayText&gt;&lt;record&gt;&lt;rec-number&gt;421&lt;/rec-number&gt;&lt;foreign-keys&gt;&lt;key app="EN" db-id="p5ea0290opep2gewaex5dsttweexv2xp2sax"&gt;421&lt;/key&gt;&lt;/foreign-keys&gt;&lt;ref-type name="Thesis"&gt;32&lt;/ref-type&gt;&lt;contributors&gt;&lt;authors&gt;&lt;author&gt;Carolina Jiménez Muñoz&lt;/author&gt;&lt;/authors&gt;&lt;/contributors&gt;&lt;titles&gt;&lt;title&gt;Adherencia a la dieta mediterránea en el alumnado de educación primaria en Málaga&lt;/title&gt;&lt;secondary-title&gt;Ciencias de la Educación&lt;/secondary-title&gt;&lt;/titles&gt;&lt;dates&gt;&lt;year&gt;2016&lt;/year&gt;&lt;/dates&gt;&lt;pub-location&gt;Málaga&lt;/pub-location&gt;&lt;publisher&gt;Malaga&lt;/publisher&gt;&lt;urls&gt;&lt;/urls&gt;&lt;/record&gt;&lt;/Cite&gt;&lt;/EndNote&gt;</w:instrText>
      </w:r>
      <w:r w:rsidR="00EE41A6" w:rsidRPr="007742CE">
        <w:rPr>
          <w:rFonts w:cstheme="minorHAnsi"/>
          <w:vertAlign w:val="superscript"/>
        </w:rPr>
        <w:fldChar w:fldCharType="separate"/>
      </w:r>
      <w:r w:rsidR="00BB6427" w:rsidRPr="007742CE">
        <w:rPr>
          <w:rFonts w:cstheme="minorHAnsi"/>
          <w:noProof/>
          <w:vertAlign w:val="superscript"/>
        </w:rPr>
        <w:t>(</w:t>
      </w:r>
      <w:hyperlink w:anchor="_ENREF_20" w:tooltip="Muñoz, 2016 #421" w:history="1">
        <w:r w:rsidR="00BB6427" w:rsidRPr="007742CE">
          <w:rPr>
            <w:rFonts w:cstheme="minorHAnsi"/>
            <w:noProof/>
            <w:vertAlign w:val="superscript"/>
          </w:rPr>
          <w:t>20</w:t>
        </w:r>
      </w:hyperlink>
      <w:r w:rsidR="00BB6427" w:rsidRPr="007742CE">
        <w:rPr>
          <w:rFonts w:cstheme="minorHAnsi"/>
          <w:noProof/>
          <w:vertAlign w:val="superscript"/>
        </w:rPr>
        <w:t>)</w:t>
      </w:r>
      <w:r w:rsidR="00EE41A6" w:rsidRPr="007742CE">
        <w:rPr>
          <w:rFonts w:cstheme="minorHAnsi"/>
          <w:vertAlign w:val="superscript"/>
        </w:rPr>
        <w:fldChar w:fldCharType="end"/>
      </w:r>
      <w:r w:rsidRPr="007742CE">
        <w:rPr>
          <w:rFonts w:cstheme="minorHAnsi"/>
        </w:rPr>
        <w:t>.</w:t>
      </w:r>
    </w:p>
    <w:p w14:paraId="6DC95F23" w14:textId="77777777" w:rsidR="00EF5A80" w:rsidRPr="007742CE" w:rsidRDefault="00EF5A80" w:rsidP="00EF5A80">
      <w:pPr>
        <w:pBdr>
          <w:bottom w:val="none" w:sz="0" w:space="0" w:color="auto"/>
        </w:pBdr>
        <w:jc w:val="both"/>
        <w:rPr>
          <w:rFonts w:cstheme="minorHAnsi"/>
          <w:i/>
        </w:rPr>
      </w:pPr>
      <w:r w:rsidRPr="007742CE">
        <w:rPr>
          <w:rFonts w:cstheme="minorHAnsi"/>
          <w:i/>
        </w:rPr>
        <w:t xml:space="preserve">Wellbeing </w:t>
      </w:r>
    </w:p>
    <w:p w14:paraId="6153B853" w14:textId="6883F483" w:rsidR="008E08C0" w:rsidRPr="007742CE" w:rsidRDefault="00EF5A80" w:rsidP="00EF5A80">
      <w:pPr>
        <w:pBdr>
          <w:bottom w:val="none" w:sz="0" w:space="0" w:color="auto"/>
        </w:pBdr>
        <w:jc w:val="both"/>
      </w:pPr>
      <w:r w:rsidRPr="007742CE">
        <w:t xml:space="preserve">Hedonic subjective psychological wellbeing was measured using the </w:t>
      </w:r>
      <w:r w:rsidRPr="007742CE">
        <w:rPr>
          <w:i/>
        </w:rPr>
        <w:t>Positive and Negative Affect Schedule (PANAS)</w:t>
      </w:r>
      <w:r w:rsidR="00A25F15" w:rsidRPr="007742CE">
        <w:rPr>
          <w:vertAlign w:val="superscript"/>
        </w:rPr>
        <w:fldChar w:fldCharType="begin"/>
      </w:r>
      <w:r w:rsidR="00BB6427" w:rsidRPr="007742CE">
        <w:rPr>
          <w:vertAlign w:val="superscript"/>
        </w:rPr>
        <w:instrText xml:space="preserve"> ADDIN EN.CITE &lt;EndNote&gt;&lt;Cite&gt;&lt;Author&gt;Sandín&lt;/Author&gt;&lt;Year&gt;2003&lt;/Year&gt;&lt;RecNum&gt;98&lt;/RecNum&gt;&lt;DisplayText&gt;(4, 21)&lt;/DisplayText&gt;&lt;record&gt;&lt;rec-number&gt;98&lt;/rec-number&gt;&lt;foreign-keys&gt;&lt;key app="EN" db-id="v5vrwe20r9rwsbea99v5wefwzapf52z5ex9r"&gt;98&lt;/key&gt;&lt;/foreign-keys&gt;&lt;ref-type name="Journal Article"&gt;17&lt;/ref-type&gt;&lt;contributors&gt;&lt;authors&gt;&lt;author&gt;Sandín, Bonifacio&lt;/author&gt;&lt;/authors&gt;&lt;/contributors&gt;&lt;titles&gt;&lt;title&gt;Escala PANAS de afecto positivo y negativo para niños y adolescentes (PANASN)&lt;/title&gt;&lt;secondary-title&gt;Revista de psicopatología y psicología clínica&lt;/secondary-title&gt;&lt;/titles&gt;&lt;periodical&gt;&lt;full-title&gt;Revista de psicopatología y psicología clínica&lt;/full-title&gt;&lt;/periodical&gt;&lt;pages&gt;173-182&lt;/pages&gt;&lt;volume&gt;8&lt;/volume&gt;&lt;number&gt;2&lt;/number&gt;&lt;dates&gt;&lt;year&gt;2003&lt;/year&gt;&lt;/dates&gt;&lt;isbn&gt;1136-5420&lt;/isbn&gt;&lt;urls&gt;&lt;/urls&gt;&lt;/record&gt;&lt;/Cite&gt;&lt;Cite&gt;&lt;Author&gt;Watson&lt;/Author&gt;&lt;Year&gt;1988&lt;/Year&gt;&lt;RecNum&gt;97&lt;/RecNum&gt;&lt;record&gt;&lt;rec-number&gt;97&lt;/rec-number&gt;&lt;foreign-keys&gt;&lt;key app="EN" db-id="v5vrwe20r9rwsbea99v5wefwzapf52z5ex9r"&gt;97&lt;/key&gt;&lt;/foreign-keys&gt;&lt;ref-type name="Journal Article"&gt;17&lt;/ref-type&gt;&lt;contributors&gt;&lt;authors&gt;&lt;author&gt;Watson, David&lt;/author&gt;&lt;author&gt;Clark, Lee A&lt;/author&gt;&lt;author&gt;Tellegen, Auke&lt;/author&gt;&lt;/authors&gt;&lt;/contributors&gt;&lt;titles&gt;&lt;title&gt;Development and validation of brief measures of positive and negative affect: the PANAS scales&lt;/title&gt;&lt;secondary-title&gt;Journal of personality and social psychology&lt;/secondary-title&gt;&lt;/titles&gt;&lt;periodical&gt;&lt;full-title&gt;Journal of personality and social psychology&lt;/full-title&gt;&lt;/periodical&gt;&lt;pages&gt;1063&lt;/pages&gt;&lt;volume&gt;54&lt;/volume&gt;&lt;number&gt;6&lt;/number&gt;&lt;dates&gt;&lt;year&gt;1988&lt;/year&gt;&lt;/dates&gt;&lt;isbn&gt;1939-1315&lt;/isbn&gt;&lt;urls&gt;&lt;/urls&gt;&lt;/record&gt;&lt;/Cite&gt;&lt;/EndNote&gt;</w:instrText>
      </w:r>
      <w:r w:rsidR="00A25F15" w:rsidRPr="007742CE">
        <w:rPr>
          <w:vertAlign w:val="superscript"/>
        </w:rPr>
        <w:fldChar w:fldCharType="separate"/>
      </w:r>
      <w:r w:rsidR="00BB6427" w:rsidRPr="007742CE">
        <w:rPr>
          <w:noProof/>
          <w:vertAlign w:val="superscript"/>
        </w:rPr>
        <w:t>(</w:t>
      </w:r>
      <w:hyperlink w:anchor="_ENREF_4" w:tooltip="Watson, 1988 #97" w:history="1">
        <w:r w:rsidR="00BB6427" w:rsidRPr="007742CE">
          <w:rPr>
            <w:noProof/>
            <w:vertAlign w:val="superscript"/>
          </w:rPr>
          <w:t>4</w:t>
        </w:r>
      </w:hyperlink>
      <w:r w:rsidR="00BB6427" w:rsidRPr="007742CE">
        <w:rPr>
          <w:noProof/>
          <w:vertAlign w:val="superscript"/>
        </w:rPr>
        <w:t xml:space="preserve">, </w:t>
      </w:r>
      <w:hyperlink w:anchor="_ENREF_21" w:tooltip="Sandín, 2003 #98" w:history="1">
        <w:r w:rsidR="00BB6427" w:rsidRPr="007742CE">
          <w:rPr>
            <w:noProof/>
            <w:vertAlign w:val="superscript"/>
          </w:rPr>
          <w:t>21</w:t>
        </w:r>
      </w:hyperlink>
      <w:r w:rsidR="00BB6427" w:rsidRPr="007742CE">
        <w:rPr>
          <w:noProof/>
          <w:vertAlign w:val="superscript"/>
        </w:rPr>
        <w:t>)</w:t>
      </w:r>
      <w:r w:rsidR="00A25F15" w:rsidRPr="007742CE">
        <w:rPr>
          <w:vertAlign w:val="superscript"/>
        </w:rPr>
        <w:fldChar w:fldCharType="end"/>
      </w:r>
      <w:r w:rsidR="00FB3E11" w:rsidRPr="007742CE">
        <w:rPr>
          <w:i/>
        </w:rPr>
        <w:t>.</w:t>
      </w:r>
      <w:r w:rsidR="00A868D8" w:rsidRPr="007742CE">
        <w:t xml:space="preserve"> </w:t>
      </w:r>
      <w:r w:rsidRPr="007742CE">
        <w:t>This instrument comprises two 10-item scales, providing independent measurements of positive and negative affect, which are linked to positive feelings such as joy or pleasure, and negative feelings such as anxiety and sadness, respectively. Participants are required to respond to every item using a five-point Likert scale that ranges from very slightly or not at all to extremely. The scoring range is from 10 to 30, where higher scores indicate greater positive or negative feelings</w:t>
      </w:r>
      <w:r w:rsidR="00A25F15" w:rsidRPr="007742CE">
        <w:rPr>
          <w:vertAlign w:val="superscript"/>
        </w:rPr>
        <w:fldChar w:fldCharType="begin"/>
      </w:r>
      <w:r w:rsidR="00BB6427" w:rsidRPr="007742CE">
        <w:rPr>
          <w:vertAlign w:val="superscript"/>
        </w:rPr>
        <w:instrText xml:space="preserve"> ADDIN EN.CITE &lt;EndNote&gt;&lt;Cite&gt;&lt;Author&gt;Watson&lt;/Author&gt;&lt;Year&gt;1988&lt;/Year&gt;&lt;RecNum&gt;97&lt;/RecNum&gt;&lt;DisplayText&gt;(4)&lt;/DisplayText&gt;&lt;record&gt;&lt;rec-number&gt;97&lt;/rec-number&gt;&lt;foreign-keys&gt;&lt;key app="EN" db-id="v5vrwe20r9rwsbea99v5wefwzapf52z5ex9r"&gt;97&lt;/key&gt;&lt;/foreign-keys&gt;&lt;ref-type name="Journal Article"&gt;17&lt;/ref-type&gt;&lt;contributors&gt;&lt;authors&gt;&lt;author&gt;Watson, David&lt;/author&gt;&lt;author&gt;Clark, Lee A&lt;/author&gt;&lt;author&gt;Tellegen, Auke&lt;/author&gt;&lt;/authors&gt;&lt;/contributors&gt;&lt;titles&gt;&lt;title&gt;Development and validation of brief measures of positive and negative affect: the PANAS scales&lt;/title&gt;&lt;secondary-title&gt;Journal of personality and social psychology&lt;/secondary-title&gt;&lt;/titles&gt;&lt;periodical&gt;&lt;full-title&gt;Journal of personality and social psychology&lt;/full-title&gt;&lt;/periodical&gt;&lt;pages&gt;1063&lt;/pages&gt;&lt;volume&gt;54&lt;/volume&gt;&lt;number&gt;6&lt;/number&gt;&lt;dates&gt;&lt;year&gt;1988&lt;/year&gt;&lt;/dates&gt;&lt;isbn&gt;1939-1315&lt;/isbn&gt;&lt;urls&gt;&lt;/urls&gt;&lt;/record&gt;&lt;/Cite&gt;&lt;/EndNote&gt;</w:instrText>
      </w:r>
      <w:r w:rsidR="00A25F15" w:rsidRPr="007742CE">
        <w:rPr>
          <w:vertAlign w:val="superscript"/>
        </w:rPr>
        <w:fldChar w:fldCharType="separate"/>
      </w:r>
      <w:r w:rsidR="00BB6427" w:rsidRPr="007742CE">
        <w:rPr>
          <w:noProof/>
          <w:vertAlign w:val="superscript"/>
        </w:rPr>
        <w:t>(</w:t>
      </w:r>
      <w:hyperlink w:anchor="_ENREF_4" w:tooltip="Watson, 1988 #97" w:history="1">
        <w:r w:rsidR="00BB6427" w:rsidRPr="007742CE">
          <w:rPr>
            <w:noProof/>
            <w:vertAlign w:val="superscript"/>
          </w:rPr>
          <w:t>4</w:t>
        </w:r>
      </w:hyperlink>
      <w:r w:rsidR="00BB6427" w:rsidRPr="007742CE">
        <w:rPr>
          <w:noProof/>
          <w:vertAlign w:val="superscript"/>
        </w:rPr>
        <w:t>)</w:t>
      </w:r>
      <w:r w:rsidR="00A25F15" w:rsidRPr="007742CE">
        <w:rPr>
          <w:vertAlign w:val="superscript"/>
        </w:rPr>
        <w:fldChar w:fldCharType="end"/>
      </w:r>
      <w:r w:rsidR="008E08C0" w:rsidRPr="007742CE">
        <w:t xml:space="preserve">. </w:t>
      </w:r>
      <w:r w:rsidR="003458AB" w:rsidRPr="007742CE">
        <w:t>In the current study, the Spanish version for children and adolescents (PANASN) was employed, respecting the same bidimensional structure and showing adequate internal consistency as well as convergent and discriminant validity (for the Positive Affect Scale, the Cronbach alpha coefficient was 0.87 to 0.89; for the Negative Affect Scale, 0.89 to 0.91)</w:t>
      </w:r>
      <w:r w:rsidR="00A25F15" w:rsidRPr="007742CE">
        <w:rPr>
          <w:vertAlign w:val="superscript"/>
        </w:rPr>
        <w:fldChar w:fldCharType="begin"/>
      </w:r>
      <w:r w:rsidR="00BB6427" w:rsidRPr="007742CE">
        <w:rPr>
          <w:vertAlign w:val="superscript"/>
        </w:rPr>
        <w:instrText xml:space="preserve"> ADDIN EN.CITE &lt;EndNote&gt;&lt;Cite&gt;&lt;Author&gt;Sandín&lt;/Author&gt;&lt;Year&gt;2003&lt;/Year&gt;&lt;RecNum&gt;98&lt;/RecNum&gt;&lt;DisplayText&gt;(21)&lt;/DisplayText&gt;&lt;record&gt;&lt;rec-number&gt;98&lt;/rec-number&gt;&lt;foreign-keys&gt;&lt;key app="EN" db-id="v5vrwe20r9rwsbea99v5wefwzapf52z5ex9r"&gt;98&lt;/key&gt;&lt;/foreign-keys&gt;&lt;ref-type name="Journal Article"&gt;17&lt;/ref-type&gt;&lt;contributors&gt;&lt;authors&gt;&lt;author&gt;Sandín, Bonifacio&lt;/author&gt;&lt;/authors&gt;&lt;/contributors&gt;&lt;titles&gt;&lt;title&gt;Escala PANAS de afecto positivo y negativo para niños y adolescentes (PANASN)&lt;/title&gt;&lt;secondary-title&gt;Revista de psicopatología y psicología clínica&lt;/secondary-title&gt;&lt;/titles&gt;&lt;periodical&gt;&lt;full-title&gt;Revista de psicopatología y psicología clínica&lt;/full-title&gt;&lt;/periodical&gt;&lt;pages&gt;173-182&lt;/pages&gt;&lt;volume&gt;8&lt;/volume&gt;&lt;number&gt;2&lt;/number&gt;&lt;dates&gt;&lt;year&gt;2003&lt;/year&gt;&lt;/dates&gt;&lt;isbn&gt;1136-5420&lt;/isbn&gt;&lt;urls&gt;&lt;/urls&gt;&lt;/record&gt;&lt;/Cite&gt;&lt;/EndNote&gt;</w:instrText>
      </w:r>
      <w:r w:rsidR="00A25F15" w:rsidRPr="007742CE">
        <w:rPr>
          <w:vertAlign w:val="superscript"/>
        </w:rPr>
        <w:fldChar w:fldCharType="separate"/>
      </w:r>
      <w:r w:rsidR="00BB6427" w:rsidRPr="007742CE">
        <w:rPr>
          <w:noProof/>
          <w:vertAlign w:val="superscript"/>
        </w:rPr>
        <w:t>(</w:t>
      </w:r>
      <w:hyperlink w:anchor="_ENREF_21" w:tooltip="Sandín, 2003 #98" w:history="1">
        <w:r w:rsidR="00BB6427" w:rsidRPr="007742CE">
          <w:rPr>
            <w:noProof/>
            <w:vertAlign w:val="superscript"/>
          </w:rPr>
          <w:t>21</w:t>
        </w:r>
      </w:hyperlink>
      <w:r w:rsidR="00BB6427" w:rsidRPr="007742CE">
        <w:rPr>
          <w:noProof/>
          <w:vertAlign w:val="superscript"/>
        </w:rPr>
        <w:t>)</w:t>
      </w:r>
      <w:r w:rsidR="00A25F15" w:rsidRPr="007742CE">
        <w:rPr>
          <w:vertAlign w:val="superscript"/>
        </w:rPr>
        <w:fldChar w:fldCharType="end"/>
      </w:r>
      <w:r w:rsidR="00E941AB" w:rsidRPr="007742CE">
        <w:t>.</w:t>
      </w:r>
    </w:p>
    <w:p w14:paraId="38E53B41" w14:textId="5168B3EC" w:rsidR="00AB5988" w:rsidRPr="007742CE" w:rsidRDefault="004469B4" w:rsidP="004E3320">
      <w:pPr>
        <w:pBdr>
          <w:bottom w:val="none" w:sz="0" w:space="0" w:color="auto"/>
        </w:pBdr>
        <w:autoSpaceDE w:val="0"/>
        <w:autoSpaceDN w:val="0"/>
        <w:adjustRightInd w:val="0"/>
        <w:spacing w:after="0"/>
        <w:jc w:val="both"/>
        <w:rPr>
          <w:rFonts w:eastAsiaTheme="minorHAnsi"/>
          <w:lang w:eastAsia="en-US"/>
        </w:rPr>
      </w:pPr>
      <w:r w:rsidRPr="007742CE">
        <w:rPr>
          <w:noProof/>
        </w:rPr>
        <w:t xml:space="preserve">HR-QoL was assessed using the </w:t>
      </w:r>
      <w:r w:rsidRPr="007742CE">
        <w:rPr>
          <w:i/>
          <w:noProof/>
        </w:rPr>
        <w:t xml:space="preserve">Kidscreen-10 score, </w:t>
      </w:r>
      <w:r w:rsidRPr="007742CE">
        <w:rPr>
          <w:noProof/>
        </w:rPr>
        <w:t xml:space="preserve">which provides a </w:t>
      </w:r>
      <w:r w:rsidRPr="007742CE">
        <w:rPr>
          <w:rFonts w:eastAsiaTheme="minorHAnsi"/>
          <w:lang w:eastAsia="en-US"/>
        </w:rPr>
        <w:t xml:space="preserve">self-reported wellbeing and </w:t>
      </w:r>
      <w:r w:rsidRPr="007742CE">
        <w:t>HR-QoL</w:t>
      </w:r>
      <w:r w:rsidRPr="007742CE">
        <w:rPr>
          <w:rFonts w:eastAsiaTheme="minorHAnsi"/>
          <w:lang w:eastAsia="en-US"/>
        </w:rPr>
        <w:t xml:space="preserve"> measure </w:t>
      </w:r>
      <w:r w:rsidRPr="007742CE">
        <w:rPr>
          <w:noProof/>
        </w:rPr>
        <w:t>for children and adolescents</w:t>
      </w:r>
      <w:r w:rsidR="00A25F15" w:rsidRPr="007742CE">
        <w:rPr>
          <w:noProof/>
          <w:vertAlign w:val="superscript"/>
        </w:rPr>
        <w:fldChar w:fldCharType="begin">
          <w:fldData xml:space="preserve">PEVuZE5vdGU+PENpdGU+PEF1dGhvcj5SYXZlbnMtU2llYmVyZXI8L0F1dGhvcj48WWVhcj4yMDEw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</w:fldData>
        </w:fldChar>
      </w:r>
      <w:r w:rsidR="00BB6427" w:rsidRPr="007742CE">
        <w:rPr>
          <w:noProof/>
          <w:vertAlign w:val="superscript"/>
        </w:rPr>
        <w:instrText xml:space="preserve"> ADDIN EN.CITE </w:instrText>
      </w:r>
      <w:r w:rsidR="00BB6427" w:rsidRPr="007742CE">
        <w:rPr>
          <w:noProof/>
          <w:vertAlign w:val="superscript"/>
        </w:rPr>
        <w:fldChar w:fldCharType="begin">
          <w:fldData xml:space="preserve">PEVuZE5vdGU+PENpdGU+PEF1dGhvcj5SYXZlbnMtU2llYmVyZXI8L0F1dGhvcj48WWVhcj4yMDEw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</w:fldData>
        </w:fldChar>
      </w:r>
      <w:r w:rsidR="00BB6427" w:rsidRPr="007742CE">
        <w:rPr>
          <w:noProof/>
          <w:vertAlign w:val="superscript"/>
        </w:rPr>
        <w:instrText xml:space="preserve"> ADDIN EN.CITE.DATA </w:instrText>
      </w:r>
      <w:r w:rsidR="00BB6427" w:rsidRPr="007742CE">
        <w:rPr>
          <w:noProof/>
          <w:vertAlign w:val="superscript"/>
        </w:rPr>
      </w:r>
      <w:r w:rsidR="00BB6427" w:rsidRPr="007742CE">
        <w:rPr>
          <w:noProof/>
          <w:vertAlign w:val="superscript"/>
        </w:rPr>
        <w:fldChar w:fldCharType="end"/>
      </w:r>
      <w:r w:rsidR="00A25F15" w:rsidRPr="007742CE">
        <w:rPr>
          <w:noProof/>
          <w:vertAlign w:val="superscript"/>
        </w:rPr>
      </w:r>
      <w:r w:rsidR="00A25F15" w:rsidRPr="007742CE">
        <w:rPr>
          <w:noProof/>
          <w:vertAlign w:val="superscript"/>
        </w:rPr>
        <w:fldChar w:fldCharType="separate"/>
      </w:r>
      <w:r w:rsidR="00BB6427" w:rsidRPr="007742CE">
        <w:rPr>
          <w:noProof/>
          <w:vertAlign w:val="superscript"/>
        </w:rPr>
        <w:t>(</w:t>
      </w:r>
      <w:hyperlink w:anchor="_ENREF_22" w:tooltip="Ravens-Sieberer, 2010 #186" w:history="1">
        <w:r w:rsidR="00BB6427" w:rsidRPr="007742CE">
          <w:rPr>
            <w:noProof/>
            <w:vertAlign w:val="superscript"/>
          </w:rPr>
          <w:t>22</w:t>
        </w:r>
      </w:hyperlink>
      <w:r w:rsidR="00BB6427" w:rsidRPr="007742CE">
        <w:rPr>
          <w:noProof/>
          <w:vertAlign w:val="superscript"/>
        </w:rPr>
        <w:t>)</w:t>
      </w:r>
      <w:r w:rsidR="00A25F15" w:rsidRPr="007742CE">
        <w:rPr>
          <w:noProof/>
          <w:vertAlign w:val="superscript"/>
        </w:rPr>
        <w:fldChar w:fldCharType="end"/>
      </w:r>
      <w:r w:rsidR="004A010E" w:rsidRPr="007742CE">
        <w:rPr>
          <w:noProof/>
        </w:rPr>
        <w:t xml:space="preserve">. </w:t>
      </w:r>
      <w:r w:rsidRPr="007742CE">
        <w:rPr>
          <w:rFonts w:eastAsiaTheme="minorHAnsi"/>
          <w:lang w:eastAsia="en-US"/>
        </w:rPr>
        <w:t>It is composed of 10 items answered through a 5-point response scale (item 1 and 9: not at all-slightly-</w:t>
      </w:r>
      <w:r w:rsidRPr="007742CE">
        <w:rPr>
          <w:rFonts w:eastAsiaTheme="minorHAnsi"/>
          <w:lang w:eastAsia="en-US"/>
        </w:rPr>
        <w:lastRenderedPageBreak/>
        <w:t>moderately-very-extremely; all others: never-seldom-quite often-very often-always). As a result, the score ranges from 10 to 50,</w:t>
      </w:r>
      <w:r w:rsidRPr="007742CE">
        <w:t xml:space="preserve"> where higher scores indicate better</w:t>
      </w:r>
      <w:r w:rsidRPr="007742CE">
        <w:rPr>
          <w:rFonts w:eastAsiaTheme="minorHAnsi"/>
          <w:lang w:eastAsia="en-US"/>
        </w:rPr>
        <w:t xml:space="preserve"> HR-QoL. The 10 items explore a wide range of factors related to wellbeing and quality of life, such as physical activity, energy and fitness, depressive and stressful feelings, opportunities to structure and enjoy social life and leisure time, participation in social activities, quality of social interactions, perception of his/her cognitive capacity and satisfaction with school performance. This tool has demonstrated adequate reliability</w:t>
      </w:r>
      <w:r w:rsidR="00050F69" w:rsidRPr="007742CE">
        <w:rPr>
          <w:rFonts w:eastAsiaTheme="minorHAnsi"/>
          <w:lang w:eastAsia="en-US"/>
        </w:rPr>
        <w:t>,</w:t>
      </w:r>
      <w:r w:rsidRPr="007742CE">
        <w:rPr>
          <w:rFonts w:eastAsiaTheme="minorHAnsi"/>
          <w:lang w:eastAsia="en-US"/>
        </w:rPr>
        <w:t xml:space="preserve"> validity</w:t>
      </w:r>
      <w:r w:rsidR="00050F69" w:rsidRPr="007742CE">
        <w:rPr>
          <w:rFonts w:eastAsiaTheme="minorHAnsi"/>
          <w:lang w:eastAsia="en-US"/>
        </w:rPr>
        <w:t xml:space="preserve"> and internal consistency with a</w:t>
      </w:r>
      <w:r w:rsidRPr="007742CE">
        <w:rPr>
          <w:rFonts w:eastAsiaTheme="minorHAnsi"/>
          <w:lang w:eastAsia="en-US"/>
        </w:rPr>
        <w:t xml:space="preserve"> </w:t>
      </w:r>
      <w:r w:rsidRPr="007742CE">
        <w:t xml:space="preserve">Cronbach alpha coefficient </w:t>
      </w:r>
      <w:r w:rsidR="00050F69" w:rsidRPr="007742CE">
        <w:t>of</w:t>
      </w:r>
      <w:r w:rsidRPr="007742CE">
        <w:t xml:space="preserve"> 0.87)</w:t>
      </w:r>
      <w:r w:rsidR="00675AE7" w:rsidRPr="007742CE">
        <w:rPr>
          <w:vertAlign w:val="superscript"/>
        </w:rPr>
        <w:fldChar w:fldCharType="begin"/>
      </w:r>
      <w:r w:rsidR="00BB6427" w:rsidRPr="007742CE">
        <w:rPr>
          <w:vertAlign w:val="superscript"/>
        </w:rPr>
        <w:instrText xml:space="preserve"> ADDIN EN.CITE &lt;EndNote&gt;&lt;Cite&gt;&lt;Author&gt;Group&lt;/Author&gt;&lt;Year&gt;2006&lt;/Year&gt;&lt;RecNum&gt;251&lt;/RecNum&gt;&lt;DisplayText&gt;(23)&lt;/DisplayText&gt;&lt;record&gt;&lt;rec-number&gt;251&lt;/rec-number&gt;&lt;foreign-keys&gt;&lt;key app="EN" db-id="v5vrwe20r9rwsbea99v5wefwzapf52z5ex9r"&gt;251&lt;/key&gt;&lt;/foreign-keys&gt;&lt;ref-type name="Web Page"&gt;12&lt;/ref-type&gt;&lt;contributors&gt;&lt;authors&gt;&lt;author&gt;KIDSCREEN European Group&lt;/author&gt;&lt;/authors&gt;&lt;/contributors&gt;&lt;titles&gt;&lt;title&gt;Índice KIDSCREEN-10&lt;/title&gt;&lt;/titles&gt;&lt;dates&gt;&lt;year&gt;2006&lt;/year&gt;&lt;/dates&gt;&lt;urls&gt;&lt;related-urls&gt;&lt;url&gt; https://www.kidscreen.org/espa%C3%B1ol/cuestionario-kidscreen/%C3%ADndice-kidscreen-10/&lt;/url&gt;&lt;/related-urls&gt;&lt;/urls&gt;&lt;/record&gt;&lt;/Cite&gt;&lt;/EndNote&gt;</w:instrText>
      </w:r>
      <w:r w:rsidR="00675AE7" w:rsidRPr="007742CE">
        <w:rPr>
          <w:vertAlign w:val="superscript"/>
        </w:rPr>
        <w:fldChar w:fldCharType="separate"/>
      </w:r>
      <w:r w:rsidR="00BB6427" w:rsidRPr="007742CE">
        <w:rPr>
          <w:noProof/>
          <w:vertAlign w:val="superscript"/>
        </w:rPr>
        <w:t>(</w:t>
      </w:r>
      <w:hyperlink w:anchor="_ENREF_23" w:tooltip="Group, 2006 #251" w:history="1">
        <w:r w:rsidR="00BB6427" w:rsidRPr="007742CE">
          <w:rPr>
            <w:noProof/>
            <w:vertAlign w:val="superscript"/>
          </w:rPr>
          <w:t>23</w:t>
        </w:r>
      </w:hyperlink>
      <w:r w:rsidR="00BB6427" w:rsidRPr="007742CE">
        <w:rPr>
          <w:noProof/>
          <w:vertAlign w:val="superscript"/>
        </w:rPr>
        <w:t>)</w:t>
      </w:r>
      <w:r w:rsidR="00675AE7" w:rsidRPr="007742CE">
        <w:rPr>
          <w:vertAlign w:val="superscript"/>
        </w:rPr>
        <w:fldChar w:fldCharType="end"/>
      </w:r>
      <w:r w:rsidR="000A7DB4" w:rsidRPr="007742CE">
        <w:rPr>
          <w:rFonts w:eastAsiaTheme="minorHAnsi"/>
          <w:lang w:eastAsia="en-US"/>
        </w:rPr>
        <w:t>.</w:t>
      </w:r>
    </w:p>
    <w:p w14:paraId="4D1EED20" w14:textId="77777777" w:rsidR="004469B4" w:rsidRPr="007742CE" w:rsidRDefault="004469B4" w:rsidP="004469B4">
      <w:pPr>
        <w:pBdr>
          <w:bottom w:val="none" w:sz="0" w:space="0" w:color="auto"/>
        </w:pBdr>
        <w:jc w:val="both"/>
        <w:rPr>
          <w:rFonts w:cstheme="minorHAnsi"/>
          <w:i/>
        </w:rPr>
      </w:pPr>
      <w:r w:rsidRPr="007742CE">
        <w:rPr>
          <w:rFonts w:cstheme="minorHAnsi"/>
          <w:i/>
        </w:rPr>
        <w:t>Covariates</w:t>
      </w:r>
    </w:p>
    <w:p w14:paraId="367BCD87" w14:textId="0DBBDA5E" w:rsidR="004469B4" w:rsidRPr="007742CE" w:rsidRDefault="004469B4" w:rsidP="004469B4">
      <w:pPr>
        <w:pBdr>
          <w:bottom w:val="none" w:sz="0" w:space="0" w:color="auto"/>
        </w:pBdr>
        <w:jc w:val="both"/>
        <w:rPr>
          <w:rFonts w:cstheme="minorHAnsi"/>
        </w:rPr>
      </w:pPr>
      <w:r w:rsidRPr="007742CE">
        <w:rPr>
          <w:rFonts w:cstheme="minorHAnsi"/>
        </w:rPr>
        <w:t xml:space="preserve">Covariates were included to adjust for confounding by variables likely to be associated with both diet and wellbeing. The covariates included were age, socioeconomic status (SES), overweight and obesity prevalence, as well as </w:t>
      </w:r>
      <w:r w:rsidRPr="007742CE">
        <w:rPr>
          <w:lang w:val="en-AU"/>
        </w:rPr>
        <w:t>pubertal staging</w:t>
      </w:r>
      <w:r w:rsidRPr="007742CE">
        <w:rPr>
          <w:rFonts w:cstheme="minorHAnsi"/>
        </w:rPr>
        <w:t xml:space="preserve">. </w:t>
      </w:r>
    </w:p>
    <w:p w14:paraId="468872E8" w14:textId="68FB55C3" w:rsidR="007A453A" w:rsidRPr="007742CE" w:rsidRDefault="004469B4" w:rsidP="004469B4">
      <w:pPr>
        <w:pBdr>
          <w:bottom w:val="none" w:sz="0" w:space="0" w:color="auto"/>
        </w:pBdr>
        <w:jc w:val="both"/>
        <w:rPr>
          <w:rFonts w:cstheme="minorHAnsi"/>
        </w:rPr>
      </w:pPr>
      <w:r w:rsidRPr="007742CE">
        <w:rPr>
          <w:rFonts w:cstheme="minorHAnsi"/>
        </w:rPr>
        <w:t>SES was measured using the Family Affluence Scale (FAS), a 4-item scale</w:t>
      </w:r>
      <w:r w:rsidR="00A25F15" w:rsidRPr="007742CE">
        <w:rPr>
          <w:rFonts w:cstheme="minorHAnsi"/>
          <w:vertAlign w:val="superscript"/>
        </w:rPr>
        <w:fldChar w:fldCharType="begin"/>
      </w:r>
      <w:r w:rsidR="00BB6427" w:rsidRPr="007742CE">
        <w:rPr>
          <w:rFonts w:cstheme="minorHAnsi"/>
          <w:vertAlign w:val="superscript"/>
        </w:rPr>
        <w:instrText xml:space="preserve"> ADDIN EN.CITE &lt;EndNote&gt;&lt;Cite&gt;&lt;Author&gt;Currie&lt;/Author&gt;&lt;Year&gt;2008&lt;/Year&gt;&lt;RecNum&gt;116&lt;/RecNum&gt;&lt;DisplayText&gt;(24)&lt;/DisplayText&gt;&lt;record&gt;&lt;rec-number&gt;116&lt;/rec-number&gt;&lt;foreign-keys&gt;&lt;key app="EN" db-id="v5vrwe20r9rwsbea99v5wefwzapf52z5ex9r"&gt;116&lt;/key&gt;&lt;/foreign-keys&gt;&lt;ref-type name="Journal Article"&gt;17&lt;/ref-type&gt;&lt;contributors&gt;&lt;authors&gt;&lt;author&gt;Currie, Candace&lt;/author&gt;&lt;author&gt;Molcho, Michal&lt;/author&gt;&lt;author&gt;Boyce, William&lt;/author&gt;&lt;author&gt;Holstein, Bjørn&lt;/author&gt;&lt;author&gt;Torsheim, Torbjørn&lt;/author&gt;&lt;author&gt;Richter, Matthias&lt;/author&gt;&lt;/authors&gt;&lt;/contributors&gt;&lt;titles&gt;&lt;title&gt;Researching health inequalities in adolescents: the development of the Health Behaviour in School-Aged Children (HBSC) family affluence scale&lt;/title&gt;&lt;secondary-title&gt;Social science &amp;amp; medicine&lt;/secondary-title&gt;&lt;/titles&gt;&lt;periodical&gt;&lt;full-title&gt;Social science &amp;amp; medicine&lt;/full-title&gt;&lt;/periodical&gt;&lt;pages&gt;1429-1436&lt;/pages&gt;&lt;volume&gt;66&lt;/volume&gt;&lt;number&gt;6&lt;/number&gt;&lt;dates&gt;&lt;year&gt;2008&lt;/year&gt;&lt;/dates&gt;&lt;isbn&gt;0277-9536&lt;/isbn&gt;&lt;urls&gt;&lt;/urls&gt;&lt;/record&gt;&lt;/Cite&gt;&lt;/EndNote&gt;</w:instrText>
      </w:r>
      <w:r w:rsidR="00A25F15" w:rsidRPr="007742CE">
        <w:rPr>
          <w:rFonts w:cstheme="minorHAnsi"/>
          <w:vertAlign w:val="superscript"/>
        </w:rPr>
        <w:fldChar w:fldCharType="separate"/>
      </w:r>
      <w:r w:rsidR="00BB6427" w:rsidRPr="007742CE">
        <w:rPr>
          <w:rFonts w:cstheme="minorHAnsi"/>
          <w:noProof/>
          <w:vertAlign w:val="superscript"/>
        </w:rPr>
        <w:t>(</w:t>
      </w:r>
      <w:hyperlink w:anchor="_ENREF_24" w:tooltip="Currie, 2008 #116" w:history="1">
        <w:r w:rsidR="00BB6427" w:rsidRPr="007742CE">
          <w:rPr>
            <w:rFonts w:cstheme="minorHAnsi"/>
            <w:noProof/>
            <w:vertAlign w:val="superscript"/>
          </w:rPr>
          <w:t>24</w:t>
        </w:r>
      </w:hyperlink>
      <w:r w:rsidR="00BB6427" w:rsidRPr="007742CE">
        <w:rPr>
          <w:rFonts w:cstheme="minorHAnsi"/>
          <w:noProof/>
          <w:vertAlign w:val="superscript"/>
        </w:rPr>
        <w:t>)</w:t>
      </w:r>
      <w:r w:rsidR="00A25F15" w:rsidRPr="007742CE">
        <w:rPr>
          <w:rFonts w:cstheme="minorHAnsi"/>
          <w:vertAlign w:val="superscript"/>
        </w:rPr>
        <w:fldChar w:fldCharType="end"/>
      </w:r>
      <w:r w:rsidR="00E941AB" w:rsidRPr="007742CE">
        <w:rPr>
          <w:rFonts w:cstheme="minorHAnsi"/>
        </w:rPr>
        <w:t>.</w:t>
      </w:r>
      <w:r w:rsidR="00C260EB" w:rsidRPr="007742CE">
        <w:rPr>
          <w:rFonts w:cstheme="minorHAnsi"/>
        </w:rPr>
        <w:t xml:space="preserve"> </w:t>
      </w:r>
      <w:r w:rsidRPr="007742CE">
        <w:rPr>
          <w:rFonts w:cstheme="minorHAnsi"/>
        </w:rPr>
        <w:t>This score was obtained after summing the answers provided by the participants in the 4 questions. Based on the score obtained, children and adolescents were categorised into low (from 0 to 2), medium (from 3 to 5) or high SES (from 6 to 8)</w:t>
      </w:r>
      <w:r w:rsidR="00FF43EE" w:rsidRPr="007742CE">
        <w:rPr>
          <w:rFonts w:cstheme="minorHAnsi"/>
          <w:vertAlign w:val="superscript"/>
        </w:rPr>
        <w:fldChar w:fldCharType="begin">
          <w:fldData xml:space="preserve">PEVuZE5vdGU+PENpdGU+PEF1dGhvcj5KaW1lbmV6IFBhdm9uPC9BdXRob3I+PFllYXI+MjAxMDwv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</w:fldData>
        </w:fldChar>
      </w:r>
      <w:r w:rsidR="00BB6427" w:rsidRPr="007742CE">
        <w:rPr>
          <w:rFonts w:cstheme="minorHAnsi"/>
          <w:vertAlign w:val="superscript"/>
        </w:rPr>
        <w:instrText xml:space="preserve"> ADDIN EN.CITE </w:instrText>
      </w:r>
      <w:r w:rsidR="00BB6427" w:rsidRPr="007742CE">
        <w:rPr>
          <w:rFonts w:cstheme="minorHAnsi"/>
          <w:vertAlign w:val="superscript"/>
        </w:rPr>
        <w:fldChar w:fldCharType="begin">
          <w:fldData xml:space="preserve">PEVuZE5vdGU+PENpdGU+PEF1dGhvcj5KaW1lbmV6IFBhdm9uPC9BdXRob3I+PFllYXI+MjAxMDwv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</w:fldData>
        </w:fldChar>
      </w:r>
      <w:r w:rsidR="00BB6427" w:rsidRPr="007742CE">
        <w:rPr>
          <w:rFonts w:cstheme="minorHAnsi"/>
          <w:vertAlign w:val="superscript"/>
        </w:rPr>
        <w:instrText xml:space="preserve"> ADDIN EN.CITE.DATA </w:instrText>
      </w:r>
      <w:r w:rsidR="00BB6427" w:rsidRPr="007742CE">
        <w:rPr>
          <w:rFonts w:cstheme="minorHAnsi"/>
          <w:vertAlign w:val="superscript"/>
        </w:rPr>
      </w:r>
      <w:r w:rsidR="00BB6427" w:rsidRPr="007742CE">
        <w:rPr>
          <w:rFonts w:cstheme="minorHAnsi"/>
          <w:vertAlign w:val="superscript"/>
        </w:rPr>
        <w:fldChar w:fldCharType="end"/>
      </w:r>
      <w:r w:rsidR="00FF43EE" w:rsidRPr="007742CE">
        <w:rPr>
          <w:rFonts w:cstheme="minorHAnsi"/>
          <w:vertAlign w:val="superscript"/>
        </w:rPr>
      </w:r>
      <w:r w:rsidR="00FF43EE" w:rsidRPr="007742CE">
        <w:rPr>
          <w:rFonts w:cstheme="minorHAnsi"/>
          <w:vertAlign w:val="superscript"/>
        </w:rPr>
        <w:fldChar w:fldCharType="separate"/>
      </w:r>
      <w:r w:rsidR="00BB6427" w:rsidRPr="007742CE">
        <w:rPr>
          <w:rFonts w:cstheme="minorHAnsi"/>
          <w:noProof/>
          <w:vertAlign w:val="superscript"/>
        </w:rPr>
        <w:t>(</w:t>
      </w:r>
      <w:hyperlink w:anchor="_ENREF_25" w:tooltip="Jimenez Pavon, 2010 #250" w:history="1">
        <w:r w:rsidR="00BB6427" w:rsidRPr="007742CE">
          <w:rPr>
            <w:rFonts w:cstheme="minorHAnsi"/>
            <w:noProof/>
            <w:vertAlign w:val="superscript"/>
          </w:rPr>
          <w:t>25</w:t>
        </w:r>
      </w:hyperlink>
      <w:r w:rsidR="00BB6427" w:rsidRPr="007742CE">
        <w:rPr>
          <w:rFonts w:cstheme="minorHAnsi"/>
          <w:noProof/>
          <w:vertAlign w:val="superscript"/>
        </w:rPr>
        <w:t>)</w:t>
      </w:r>
      <w:r w:rsidR="00FF43EE" w:rsidRPr="007742CE">
        <w:rPr>
          <w:rFonts w:cstheme="minorHAnsi"/>
          <w:vertAlign w:val="superscript"/>
        </w:rPr>
        <w:fldChar w:fldCharType="end"/>
      </w:r>
      <w:r w:rsidR="00D52458" w:rsidRPr="007742CE">
        <w:rPr>
          <w:rFonts w:cstheme="minorHAnsi"/>
        </w:rPr>
        <w:t>.</w:t>
      </w:r>
    </w:p>
    <w:p w14:paraId="7BAD1754" w14:textId="0D15FD6C" w:rsidR="004469B4" w:rsidRPr="007742CE" w:rsidRDefault="00A24F44" w:rsidP="004469B4">
      <w:pPr>
        <w:pBdr>
          <w:bottom w:val="none" w:sz="0" w:space="0" w:color="auto"/>
        </w:pBdr>
        <w:jc w:val="both"/>
        <w:rPr>
          <w:rFonts w:cstheme="minorHAnsi"/>
        </w:rPr>
      </w:pPr>
      <w:r w:rsidRPr="007742CE">
        <w:t>W</w:t>
      </w:r>
      <w:r w:rsidR="004469B4" w:rsidRPr="007742CE">
        <w:t>eight and height were measured using standard procedures</w:t>
      </w:r>
      <w:r w:rsidR="00A25F15" w:rsidRPr="007742CE">
        <w:rPr>
          <w:vertAlign w:val="superscript"/>
        </w:rPr>
        <w:fldChar w:fldCharType="begin"/>
      </w:r>
      <w:r w:rsidR="00BB6427" w:rsidRPr="007742CE">
        <w:rPr>
          <w:vertAlign w:val="superscript"/>
        </w:rPr>
        <w:instrText xml:space="preserve"> ADDIN EN.CITE &lt;EndNote&gt;&lt;Cite&gt;&lt;Author&gt;Castro-Piñero&lt;/Author&gt;&lt;Year&gt;2014&lt;/Year&gt;&lt;RecNum&gt;154&lt;/RecNum&gt;&lt;DisplayText&gt;(18)&lt;/DisplayText&gt;&lt;record&gt;&lt;rec-number&gt;154&lt;/rec-number&gt;&lt;foreign-keys&gt;&lt;key app="EN" db-id="v5vrwe20r9rwsbea99v5wefwzapf52z5ex9r"&gt;154&lt;/key&gt;&lt;/foreign-keys&gt;&lt;ref-type name="Journal Article"&gt;17&lt;/ref-type&gt;&lt;contributors&gt;&lt;authors&gt;&lt;author&gt;Castro-Piñero, José&lt;/author&gt;&lt;author&gt;Carbonell-Baeza, Ana&lt;/author&gt;&lt;author&gt;Martinez-Gomez, David&lt;/author&gt;&lt;author&gt;Gómez-Martínez, Sonia&lt;/author&gt;&lt;author&gt;Cabanas-Sánchez, Verónica&lt;/author&gt;&lt;author&gt;Santiago, Catalina&lt;/author&gt;&lt;author&gt;Veses, Ana M&lt;/author&gt;&lt;author&gt;Bandrés, Fernando&lt;/author&gt;&lt;author&gt;Gonzalez-Galo, Ana&lt;/author&gt;&lt;author&gt;Gomez-Gallego, Félix&lt;/author&gt;&lt;/authors&gt;&lt;/contributors&gt;&lt;titles&gt;&lt;title&gt;Follow-up in healthy schoolchildren and in adolescents with DOWN syndrome: psycho-environmental and genetic determinants of physical activity and its impact on fitness, cardiovascular diseases, inflammatory biomarkers and mental health; the UP&amp;amp;DOWN Study&lt;/title&gt;&lt;secondary-title&gt;BMC public health&lt;/secondary-title&gt;&lt;/titles&gt;&lt;periodical&gt;&lt;full-title&gt;BMC public health&lt;/full-title&gt;&lt;/periodical&gt;&lt;pages&gt;400&lt;/pages&gt;&lt;volume&gt;14&lt;/volume&gt;&lt;number&gt;1&lt;/number&gt;&lt;dates&gt;&lt;year&gt;2014&lt;/year&gt;&lt;/dates&gt;&lt;isbn&gt;1471-2458&lt;/isbn&gt;&lt;urls&gt;&lt;/urls&gt;&lt;/record&gt;&lt;/Cite&gt;&lt;/EndNote&gt;</w:instrText>
      </w:r>
      <w:r w:rsidR="00A25F15" w:rsidRPr="007742CE">
        <w:rPr>
          <w:vertAlign w:val="superscript"/>
        </w:rPr>
        <w:fldChar w:fldCharType="separate"/>
      </w:r>
      <w:r w:rsidR="00BB6427" w:rsidRPr="007742CE">
        <w:rPr>
          <w:noProof/>
          <w:vertAlign w:val="superscript"/>
        </w:rPr>
        <w:t>(</w:t>
      </w:r>
      <w:hyperlink w:anchor="_ENREF_18" w:tooltip="Castro-Piñero, 2014 #154" w:history="1">
        <w:r w:rsidR="00BB6427" w:rsidRPr="007742CE">
          <w:rPr>
            <w:noProof/>
            <w:vertAlign w:val="superscript"/>
          </w:rPr>
          <w:t>18</w:t>
        </w:r>
      </w:hyperlink>
      <w:r w:rsidR="00BB6427" w:rsidRPr="007742CE">
        <w:rPr>
          <w:noProof/>
          <w:vertAlign w:val="superscript"/>
        </w:rPr>
        <w:t>)</w:t>
      </w:r>
      <w:r w:rsidR="00A25F15" w:rsidRPr="007742CE">
        <w:rPr>
          <w:vertAlign w:val="superscript"/>
        </w:rPr>
        <w:fldChar w:fldCharType="end"/>
      </w:r>
      <w:r w:rsidR="007A453A" w:rsidRPr="007742CE">
        <w:rPr>
          <w:rFonts w:cstheme="minorHAnsi"/>
        </w:rPr>
        <w:t xml:space="preserve">. </w:t>
      </w:r>
      <w:r w:rsidR="004469B4" w:rsidRPr="007742CE">
        <w:rPr>
          <w:rFonts w:cstheme="minorHAnsi"/>
        </w:rPr>
        <w:t xml:space="preserve">Weight was measured using an electronic scale (SECA 701; range, 0.05-220 Kg; precision, 0.05 kg) and height was measured in the Frankfort plane using a telescopic height-measuring instrument (SECA 220; range, 85-200 cm; precision, 1mm).  </w:t>
      </w:r>
      <w:r w:rsidR="004469B4" w:rsidRPr="007742CE">
        <w:t>Body mass index (BMI) was calculated</w:t>
      </w:r>
      <w:r w:rsidR="004469B4" w:rsidRPr="007742CE">
        <w:rPr>
          <w:rFonts w:cstheme="minorHAnsi"/>
        </w:rPr>
        <w:t xml:space="preserve"> as weight/height squared (kg/m</w:t>
      </w:r>
      <w:r w:rsidR="004469B4" w:rsidRPr="007742CE">
        <w:rPr>
          <w:rFonts w:cstheme="minorHAnsi"/>
          <w:vertAlign w:val="superscript"/>
        </w:rPr>
        <w:t>2</w:t>
      </w:r>
      <w:r w:rsidR="004469B4" w:rsidRPr="007742CE">
        <w:rPr>
          <w:rFonts w:cstheme="minorHAnsi"/>
        </w:rPr>
        <w:t>). BMI, age- and gender -specific cut offs proposed by Cole et al.</w:t>
      </w:r>
      <w:r w:rsidR="00A25F15" w:rsidRPr="007742CE">
        <w:rPr>
          <w:rFonts w:cstheme="minorHAnsi"/>
          <w:vertAlign w:val="superscript"/>
        </w:rPr>
        <w:fldChar w:fldCharType="begin">
          <w:fldData xml:space="preserve">PEVuZE5vdGU+PENpdGU+PEF1dGhvcj5Db2xlPC9BdXRob3I+PFllYXI+MjAwMDwvWWVhcj48UmVj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</w:fldData>
        </w:fldChar>
      </w:r>
      <w:r w:rsidR="00BB6427" w:rsidRPr="007742CE">
        <w:rPr>
          <w:rFonts w:cstheme="minorHAnsi"/>
          <w:vertAlign w:val="superscript"/>
        </w:rPr>
        <w:instrText xml:space="preserve"> ADDIN EN.CITE </w:instrText>
      </w:r>
      <w:r w:rsidR="00BB6427" w:rsidRPr="007742CE">
        <w:rPr>
          <w:rFonts w:cstheme="minorHAnsi"/>
          <w:vertAlign w:val="superscript"/>
        </w:rPr>
        <w:fldChar w:fldCharType="begin">
          <w:fldData xml:space="preserve">PEVuZE5vdGU+PENpdGU+PEF1dGhvcj5Db2xlPC9BdXRob3I+PFllYXI+MjAwMDwvWWVhcj48UmVj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</w:fldData>
        </w:fldChar>
      </w:r>
      <w:r w:rsidR="00BB6427" w:rsidRPr="007742CE">
        <w:rPr>
          <w:rFonts w:cstheme="minorHAnsi"/>
          <w:vertAlign w:val="superscript"/>
        </w:rPr>
        <w:instrText xml:space="preserve"> ADDIN EN.CITE.DATA </w:instrText>
      </w:r>
      <w:r w:rsidR="00BB6427" w:rsidRPr="007742CE">
        <w:rPr>
          <w:rFonts w:cstheme="minorHAnsi"/>
          <w:vertAlign w:val="superscript"/>
        </w:rPr>
      </w:r>
      <w:r w:rsidR="00BB6427" w:rsidRPr="007742CE">
        <w:rPr>
          <w:rFonts w:cstheme="minorHAnsi"/>
          <w:vertAlign w:val="superscript"/>
        </w:rPr>
        <w:fldChar w:fldCharType="end"/>
      </w:r>
      <w:r w:rsidR="00A25F15" w:rsidRPr="007742CE">
        <w:rPr>
          <w:rFonts w:cstheme="minorHAnsi"/>
          <w:vertAlign w:val="superscript"/>
        </w:rPr>
      </w:r>
      <w:r w:rsidR="00A25F15" w:rsidRPr="007742CE">
        <w:rPr>
          <w:rFonts w:cstheme="minorHAnsi"/>
          <w:vertAlign w:val="superscript"/>
        </w:rPr>
        <w:fldChar w:fldCharType="separate"/>
      </w:r>
      <w:r w:rsidR="00BB6427" w:rsidRPr="007742CE">
        <w:rPr>
          <w:rFonts w:cstheme="minorHAnsi"/>
          <w:noProof/>
          <w:vertAlign w:val="superscript"/>
        </w:rPr>
        <w:t>(</w:t>
      </w:r>
      <w:hyperlink w:anchor="_ENREF_26" w:tooltip="Cole, 2000 #32" w:history="1">
        <w:r w:rsidR="00BB6427" w:rsidRPr="007742CE">
          <w:rPr>
            <w:rFonts w:cstheme="minorHAnsi"/>
            <w:noProof/>
            <w:vertAlign w:val="superscript"/>
          </w:rPr>
          <w:t>26</w:t>
        </w:r>
      </w:hyperlink>
      <w:r w:rsidR="00BB6427" w:rsidRPr="007742CE">
        <w:rPr>
          <w:rFonts w:cstheme="minorHAnsi"/>
          <w:noProof/>
          <w:vertAlign w:val="superscript"/>
        </w:rPr>
        <w:t>)</w:t>
      </w:r>
      <w:r w:rsidR="00A25F15" w:rsidRPr="007742CE">
        <w:rPr>
          <w:rFonts w:cstheme="minorHAnsi"/>
          <w:vertAlign w:val="superscript"/>
        </w:rPr>
        <w:fldChar w:fldCharType="end"/>
      </w:r>
      <w:r w:rsidR="004469B4" w:rsidRPr="007742CE">
        <w:rPr>
          <w:rFonts w:cstheme="minorHAnsi"/>
        </w:rPr>
        <w:t xml:space="preserve"> were used to categorise primary and secondary school girls and boys as normal weight</w:t>
      </w:r>
      <w:r w:rsidR="00540D91" w:rsidRPr="007742CE">
        <w:rPr>
          <w:rFonts w:cstheme="minorHAnsi"/>
        </w:rPr>
        <w:t xml:space="preserve"> or underweight and</w:t>
      </w:r>
      <w:r w:rsidR="004469B4" w:rsidRPr="007742CE">
        <w:rPr>
          <w:rFonts w:cstheme="minorHAnsi"/>
        </w:rPr>
        <w:t xml:space="preserve"> overweight or obese.</w:t>
      </w:r>
    </w:p>
    <w:p w14:paraId="3A64E4AE" w14:textId="1FA7DB13" w:rsidR="004469B4" w:rsidRPr="007742CE" w:rsidRDefault="004469B4" w:rsidP="004469B4">
      <w:pPr>
        <w:pBdr>
          <w:bottom w:val="none" w:sz="0" w:space="0" w:color="auto"/>
        </w:pBdr>
        <w:jc w:val="both"/>
        <w:rPr>
          <w:lang w:val="en-AU"/>
        </w:rPr>
      </w:pPr>
      <w:r w:rsidRPr="007742CE">
        <w:rPr>
          <w:rFonts w:cstheme="minorHAnsi"/>
        </w:rPr>
        <w:t xml:space="preserve">Self-reported </w:t>
      </w:r>
      <w:r w:rsidRPr="007742CE">
        <w:rPr>
          <w:lang w:val="en-AU"/>
        </w:rPr>
        <w:t>pubertal staging of primary and secondary school girls and boys was measured according to Tanner Scale</w:t>
      </w:r>
      <w:r w:rsidR="00A25F15" w:rsidRPr="007742CE">
        <w:rPr>
          <w:vertAlign w:val="superscript"/>
          <w:lang w:val="en-AU"/>
        </w:rPr>
        <w:fldChar w:fldCharType="begin">
          <w:fldData xml:space="preserve">PEVuZE5vdGU+PENpdGU+PEF1dGhvcj5DaGF2YXJybzwvQXV0aG9yPjxZZWFyPjIwMTc8L1llYXI+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</w:fldData>
        </w:fldChar>
      </w:r>
      <w:r w:rsidR="00BB6427" w:rsidRPr="007742CE">
        <w:rPr>
          <w:vertAlign w:val="superscript"/>
          <w:lang w:val="en-AU"/>
        </w:rPr>
        <w:instrText xml:space="preserve"> ADDIN EN.CITE </w:instrText>
      </w:r>
      <w:r w:rsidR="00BB6427" w:rsidRPr="007742CE">
        <w:rPr>
          <w:vertAlign w:val="superscript"/>
          <w:lang w:val="en-AU"/>
        </w:rPr>
        <w:fldChar w:fldCharType="begin">
          <w:fldData xml:space="preserve">PEVuZE5vdGU+PENpdGU+PEF1dGhvcj5DaGF2YXJybzwvQXV0aG9yPjxZZWFyPjIwMTc8L1llYXI+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</w:fldData>
        </w:fldChar>
      </w:r>
      <w:r w:rsidR="00BB6427" w:rsidRPr="007742CE">
        <w:rPr>
          <w:vertAlign w:val="superscript"/>
          <w:lang w:val="en-AU"/>
        </w:rPr>
        <w:instrText xml:space="preserve"> ADDIN EN.CITE.DATA </w:instrText>
      </w:r>
      <w:r w:rsidR="00BB6427" w:rsidRPr="007742CE">
        <w:rPr>
          <w:vertAlign w:val="superscript"/>
          <w:lang w:val="en-AU"/>
        </w:rPr>
      </w:r>
      <w:r w:rsidR="00BB6427" w:rsidRPr="007742CE">
        <w:rPr>
          <w:vertAlign w:val="superscript"/>
          <w:lang w:val="en-AU"/>
        </w:rPr>
        <w:fldChar w:fldCharType="end"/>
      </w:r>
      <w:r w:rsidR="00A25F15" w:rsidRPr="007742CE">
        <w:rPr>
          <w:vertAlign w:val="superscript"/>
          <w:lang w:val="en-AU"/>
        </w:rPr>
      </w:r>
      <w:r w:rsidR="00A25F15" w:rsidRPr="007742CE">
        <w:rPr>
          <w:vertAlign w:val="superscript"/>
          <w:lang w:val="en-AU"/>
        </w:rPr>
        <w:fldChar w:fldCharType="separate"/>
      </w:r>
      <w:r w:rsidR="00BB6427" w:rsidRPr="007742CE">
        <w:rPr>
          <w:noProof/>
          <w:vertAlign w:val="superscript"/>
          <w:lang w:val="en-AU"/>
        </w:rPr>
        <w:t>(</w:t>
      </w:r>
      <w:hyperlink w:anchor="_ENREF_27" w:tooltip="Chavarro, 2017 #416" w:history="1">
        <w:r w:rsidR="00BB6427" w:rsidRPr="007742CE">
          <w:rPr>
            <w:noProof/>
            <w:vertAlign w:val="superscript"/>
            <w:lang w:val="en-AU"/>
          </w:rPr>
          <w:t>27</w:t>
        </w:r>
      </w:hyperlink>
      <w:r w:rsidR="00BB6427" w:rsidRPr="007742CE">
        <w:rPr>
          <w:noProof/>
          <w:vertAlign w:val="superscript"/>
          <w:lang w:val="en-AU"/>
        </w:rPr>
        <w:t>)</w:t>
      </w:r>
      <w:r w:rsidR="00A25F15" w:rsidRPr="007742CE">
        <w:rPr>
          <w:vertAlign w:val="superscript"/>
          <w:lang w:val="en-AU"/>
        </w:rPr>
        <w:fldChar w:fldCharType="end"/>
      </w:r>
      <w:r w:rsidR="00FB3E11" w:rsidRPr="007742CE">
        <w:rPr>
          <w:lang w:val="en-AU"/>
        </w:rPr>
        <w:t xml:space="preserve">. </w:t>
      </w:r>
      <w:r w:rsidRPr="007742CE">
        <w:rPr>
          <w:lang w:val="en-AU"/>
        </w:rPr>
        <w:t>This scale includes two separate measures for girls and boys. For girls, pubic hair distribution and breast development were self-reported. For boys, pubic hair distribution and genital development were self-reported. Although self-reported pubertal assessment is not a reliable measure of exact pubertal staging, it has been frequently used in epidemiological studies due to its accuracy for a simple distinction between pre-puberty and puberty</w:t>
      </w:r>
      <w:r w:rsidR="00A25F15" w:rsidRPr="007742CE">
        <w:rPr>
          <w:vertAlign w:val="superscript"/>
          <w:lang w:val="en-AU"/>
        </w:rPr>
        <w:fldChar w:fldCharType="begin">
          <w:fldData xml:space="preserve">PEVuZE5vdGU+PENpdGU+PEF1dGhvcj5DaGF2YXJybzwvQXV0aG9yPjxZZWFyPjIwMTc8L1llYXI+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</w:fldData>
        </w:fldChar>
      </w:r>
      <w:r w:rsidR="00BB6427" w:rsidRPr="007742CE">
        <w:rPr>
          <w:vertAlign w:val="superscript"/>
          <w:lang w:val="en-AU"/>
        </w:rPr>
        <w:instrText xml:space="preserve"> ADDIN EN.CITE </w:instrText>
      </w:r>
      <w:r w:rsidR="00BB6427" w:rsidRPr="007742CE">
        <w:rPr>
          <w:vertAlign w:val="superscript"/>
          <w:lang w:val="en-AU"/>
        </w:rPr>
        <w:fldChar w:fldCharType="begin">
          <w:fldData xml:space="preserve">PEVuZE5vdGU+PENpdGU+PEF1dGhvcj5DaGF2YXJybzwvQXV0aG9yPjxZZWFyPjIwMTc8L1llYXI+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</w:fldData>
        </w:fldChar>
      </w:r>
      <w:r w:rsidR="00BB6427" w:rsidRPr="007742CE">
        <w:rPr>
          <w:vertAlign w:val="superscript"/>
          <w:lang w:val="en-AU"/>
        </w:rPr>
        <w:instrText xml:space="preserve"> ADDIN EN.CITE.DATA </w:instrText>
      </w:r>
      <w:r w:rsidR="00BB6427" w:rsidRPr="007742CE">
        <w:rPr>
          <w:vertAlign w:val="superscript"/>
          <w:lang w:val="en-AU"/>
        </w:rPr>
      </w:r>
      <w:r w:rsidR="00BB6427" w:rsidRPr="007742CE">
        <w:rPr>
          <w:vertAlign w:val="superscript"/>
          <w:lang w:val="en-AU"/>
        </w:rPr>
        <w:fldChar w:fldCharType="end"/>
      </w:r>
      <w:r w:rsidR="00A25F15" w:rsidRPr="007742CE">
        <w:rPr>
          <w:vertAlign w:val="superscript"/>
          <w:lang w:val="en-AU"/>
        </w:rPr>
      </w:r>
      <w:r w:rsidR="00A25F15" w:rsidRPr="007742CE">
        <w:rPr>
          <w:vertAlign w:val="superscript"/>
          <w:lang w:val="en-AU"/>
        </w:rPr>
        <w:fldChar w:fldCharType="separate"/>
      </w:r>
      <w:r w:rsidR="00BB6427" w:rsidRPr="007742CE">
        <w:rPr>
          <w:noProof/>
          <w:vertAlign w:val="superscript"/>
          <w:lang w:val="en-AU"/>
        </w:rPr>
        <w:t>(</w:t>
      </w:r>
      <w:hyperlink w:anchor="_ENREF_27" w:tooltip="Chavarro, 2017 #416" w:history="1">
        <w:r w:rsidR="00BB6427" w:rsidRPr="007742CE">
          <w:rPr>
            <w:noProof/>
            <w:vertAlign w:val="superscript"/>
            <w:lang w:val="en-AU"/>
          </w:rPr>
          <w:t>27</w:t>
        </w:r>
      </w:hyperlink>
      <w:r w:rsidR="00BB6427" w:rsidRPr="007742CE">
        <w:rPr>
          <w:noProof/>
          <w:vertAlign w:val="superscript"/>
          <w:lang w:val="en-AU"/>
        </w:rPr>
        <w:t>)</w:t>
      </w:r>
      <w:r w:rsidR="00A25F15" w:rsidRPr="007742CE">
        <w:rPr>
          <w:vertAlign w:val="superscript"/>
          <w:lang w:val="en-AU"/>
        </w:rPr>
        <w:fldChar w:fldCharType="end"/>
      </w:r>
      <w:r w:rsidR="00C76AAF" w:rsidRPr="007742CE">
        <w:rPr>
          <w:lang w:val="en-AU"/>
        </w:rPr>
        <w:t>.</w:t>
      </w:r>
      <w:r w:rsidRPr="007742CE">
        <w:rPr>
          <w:rFonts w:cstheme="minorHAnsi"/>
        </w:rPr>
        <w:t xml:space="preserve"> However, since pubertal staging showed no effect on the associations examined, it was not included in the adjusted model.</w:t>
      </w:r>
    </w:p>
    <w:p w14:paraId="4BA5C818" w14:textId="77777777" w:rsidR="004469B4" w:rsidRPr="007742CE" w:rsidRDefault="004469B4" w:rsidP="004469B4">
      <w:pPr>
        <w:pBdr>
          <w:bottom w:val="none" w:sz="0" w:space="0" w:color="auto"/>
        </w:pBdr>
        <w:jc w:val="both"/>
        <w:outlineLvl w:val="0"/>
        <w:rPr>
          <w:i/>
        </w:rPr>
      </w:pPr>
      <w:r w:rsidRPr="007742CE">
        <w:rPr>
          <w:i/>
        </w:rPr>
        <w:lastRenderedPageBreak/>
        <w:t>Statistical analysis</w:t>
      </w:r>
    </w:p>
    <w:p w14:paraId="31FA153D" w14:textId="77777777" w:rsidR="004469B4" w:rsidRPr="007742CE" w:rsidRDefault="004469B4" w:rsidP="004469B4">
      <w:pPr>
        <w:pBdr>
          <w:bottom w:val="none" w:sz="0" w:space="0" w:color="auto"/>
        </w:pBdr>
        <w:jc w:val="both"/>
        <w:rPr>
          <w:rFonts w:cs="Arial"/>
        </w:rPr>
      </w:pPr>
      <w:r w:rsidRPr="007742CE">
        <w:rPr>
          <w:rFonts w:cs="Arial"/>
        </w:rPr>
        <w:t xml:space="preserve">All statistical analysis was conducted using the Statistical Package for the Social Sciences software version 21.0 (SPSS. Inc., Chicago, USA) and STATA/SE 14.1 software (Stata Corp LP). </w:t>
      </w:r>
    </w:p>
    <w:p w14:paraId="620D9ACD" w14:textId="77777777" w:rsidR="004469B4" w:rsidRPr="007742CE" w:rsidRDefault="004469B4" w:rsidP="004469B4">
      <w:pPr>
        <w:pBdr>
          <w:bottom w:val="none" w:sz="0" w:space="0" w:color="auto"/>
        </w:pBdr>
        <w:jc w:val="both"/>
        <w:rPr>
          <w:rFonts w:cstheme="minorHAnsi"/>
        </w:rPr>
      </w:pPr>
      <w:r w:rsidRPr="007742CE">
        <w:rPr>
          <w:rFonts w:cs="Arial"/>
        </w:rPr>
        <w:t xml:space="preserve">Descriptive statistics (mean values and standard deviations or numbers and percentages) were calculated to describe the participant characteristics. </w:t>
      </w:r>
      <w:r w:rsidRPr="007742CE">
        <w:rPr>
          <w:rFonts w:cstheme="minorHAnsi"/>
        </w:rPr>
        <w:t xml:space="preserve">Differences between primary and secondary school girls and boys were </w:t>
      </w:r>
      <w:r w:rsidRPr="007742CE">
        <w:rPr>
          <w:rFonts w:cstheme="minorHAnsi"/>
          <w:lang w:val="en-GB"/>
        </w:rPr>
        <w:t xml:space="preserve">analysed by Student </w:t>
      </w:r>
      <w:r w:rsidRPr="007742CE">
        <w:rPr>
          <w:rFonts w:cstheme="minorHAnsi"/>
          <w:i/>
          <w:lang w:val="en-GB"/>
        </w:rPr>
        <w:t>t</w:t>
      </w:r>
      <w:r w:rsidRPr="007742CE">
        <w:rPr>
          <w:rFonts w:cstheme="minorHAnsi"/>
          <w:lang w:val="en-GB"/>
        </w:rPr>
        <w:t>-test for continuous variables and Chi-square test for categorical variables</w:t>
      </w:r>
      <w:r w:rsidRPr="007742CE">
        <w:rPr>
          <w:rFonts w:cstheme="minorHAnsi"/>
        </w:rPr>
        <w:t xml:space="preserve">. Differences between values at baseline and at two-year follow-up were analysed by paired </w:t>
      </w:r>
      <w:r w:rsidRPr="007742CE">
        <w:rPr>
          <w:rFonts w:cstheme="minorHAnsi"/>
          <w:i/>
        </w:rPr>
        <w:t>t-</w:t>
      </w:r>
      <w:r w:rsidRPr="007742CE">
        <w:rPr>
          <w:rFonts w:cstheme="minorHAnsi"/>
        </w:rPr>
        <w:t xml:space="preserve">test. </w:t>
      </w:r>
    </w:p>
    <w:p w14:paraId="3EF89BEA" w14:textId="058C1C48" w:rsidR="004469B4" w:rsidRPr="007742CE" w:rsidRDefault="004469B4" w:rsidP="004469B4">
      <w:pPr>
        <w:pBdr>
          <w:bottom w:val="none" w:sz="0" w:space="0" w:color="auto"/>
        </w:pBdr>
        <w:jc w:val="both"/>
        <w:rPr>
          <w:rFonts w:cstheme="minorHAnsi"/>
        </w:rPr>
      </w:pPr>
      <w:r w:rsidRPr="007742CE">
        <w:rPr>
          <w:rFonts w:cs="Arial"/>
        </w:rPr>
        <w:t xml:space="preserve">Multilevel mixed-effects linear regression was used to test the association between MD </w:t>
      </w:r>
      <w:r w:rsidR="00F05BD8" w:rsidRPr="007742CE">
        <w:rPr>
          <w:rFonts w:cs="Arial"/>
        </w:rPr>
        <w:t xml:space="preserve">adherence </w:t>
      </w:r>
      <w:r w:rsidRPr="007742CE">
        <w:rPr>
          <w:rFonts w:cs="Arial"/>
        </w:rPr>
        <w:t xml:space="preserve">and wellbeing indicators. </w:t>
      </w:r>
      <w:r w:rsidRPr="007742CE">
        <w:t xml:space="preserve">Interactions for sex and age were significant, so analyses were conducted separately for primary school (aged 6-11 years) and secondary school (aged 11-19 years) girls and boys. </w:t>
      </w:r>
      <w:r w:rsidRPr="007742CE">
        <w:rPr>
          <w:rFonts w:cs="Arial"/>
        </w:rPr>
        <w:t xml:space="preserve">All models included a random intercept for school and class.  In cross-sectional analysis, unadjusted models and models adjusting for age, SES and overweight and obesity prevalence were fitted.  In longitudinal analysis, models adjusted for baseline wellbeing indicators (Model 1) and then additionally adjusted for 2-year follow up age, SES, overweight and obesity prevalence (Model 2) were fitted. </w:t>
      </w:r>
      <w:r w:rsidRPr="007742CE">
        <w:rPr>
          <w:rFonts w:cstheme="minorHAnsi"/>
        </w:rPr>
        <w:t xml:space="preserve">Covariates were included one by one in the models for each analysis performed (data not shown given the lack of effect of the mentioned variables). </w:t>
      </w:r>
    </w:p>
    <w:p w14:paraId="628239FF" w14:textId="77777777" w:rsidR="004469B4" w:rsidRPr="007742CE" w:rsidRDefault="004469B4" w:rsidP="004469B4">
      <w:pPr>
        <w:pBdr>
          <w:bottom w:val="none" w:sz="0" w:space="0" w:color="auto"/>
        </w:pBdr>
        <w:jc w:val="both"/>
      </w:pPr>
    </w:p>
    <w:p w14:paraId="38F7CB3F" w14:textId="77777777" w:rsidR="004469B4" w:rsidRPr="007742CE" w:rsidRDefault="004469B4" w:rsidP="004469B4">
      <w:pPr>
        <w:pBdr>
          <w:bottom w:val="none" w:sz="0" w:space="0" w:color="auto"/>
        </w:pBdr>
        <w:jc w:val="both"/>
        <w:rPr>
          <w:b/>
        </w:rPr>
      </w:pPr>
      <w:r w:rsidRPr="007742CE">
        <w:rPr>
          <w:b/>
        </w:rPr>
        <w:t>Results</w:t>
      </w:r>
    </w:p>
    <w:p w14:paraId="153D0109" w14:textId="77777777" w:rsidR="004469B4" w:rsidRPr="007742CE" w:rsidRDefault="004469B4" w:rsidP="004469B4">
      <w:pPr>
        <w:pBdr>
          <w:bottom w:val="none" w:sz="0" w:space="0" w:color="auto"/>
        </w:pBdr>
        <w:jc w:val="both"/>
      </w:pPr>
      <w:r w:rsidRPr="007742CE">
        <w:t xml:space="preserve">Characteristics of the primary and secondary school girls and boys are presented in </w:t>
      </w:r>
      <w:r w:rsidRPr="007742CE">
        <w:rPr>
          <w:b/>
        </w:rPr>
        <w:t>Table 1</w:t>
      </w:r>
      <w:r w:rsidRPr="007742CE">
        <w:t xml:space="preserve">. At baseline, compared with secondary school girls, primary school girls showed lower SES, pubertal stage, higher prevalence of overweight and obesity, and higher Kidscreen and positive affect scores (all </w:t>
      </w:r>
      <w:r w:rsidRPr="007742CE">
        <w:rPr>
          <w:i/>
        </w:rPr>
        <w:t>p</w:t>
      </w:r>
      <w:r w:rsidRPr="007742CE">
        <w:t xml:space="preserve">&lt;0.001). Furthermore, compared with secondary school boys, primary school boys, showed lower SES, lower pubertal stage, lower Kidmed and Kidscreen scores and higher positive and negative affect scores (all </w:t>
      </w:r>
      <w:r w:rsidRPr="007742CE">
        <w:rPr>
          <w:i/>
        </w:rPr>
        <w:t>p</w:t>
      </w:r>
      <w:r w:rsidRPr="007742CE">
        <w:t xml:space="preserve">&lt;0.001). At two-year follow-up, primary school girls had a lower pubertal stage, greater Kidscreen scores and lower negative affect scores compared to secondary school girls (all </w:t>
      </w:r>
      <w:r w:rsidRPr="007742CE">
        <w:rPr>
          <w:i/>
        </w:rPr>
        <w:t>p</w:t>
      </w:r>
      <w:r w:rsidRPr="007742CE">
        <w:t>&lt;0.001). And primary school boys had lower pubertal stage (</w:t>
      </w:r>
      <w:r w:rsidRPr="007742CE">
        <w:rPr>
          <w:i/>
        </w:rPr>
        <w:t>p</w:t>
      </w:r>
      <w:r w:rsidRPr="007742CE">
        <w:t>&lt;0.001) and Kidmed scores (</w:t>
      </w:r>
      <w:r w:rsidRPr="007742CE">
        <w:rPr>
          <w:i/>
        </w:rPr>
        <w:t>p</w:t>
      </w:r>
      <w:r w:rsidRPr="007742CE">
        <w:t>=0.019), and higher Kidscreen scores (</w:t>
      </w:r>
      <w:r w:rsidRPr="007742CE">
        <w:rPr>
          <w:i/>
        </w:rPr>
        <w:t>p</w:t>
      </w:r>
      <w:r w:rsidRPr="007742CE">
        <w:t>=0.001) than secondary school boys</w:t>
      </w:r>
    </w:p>
    <w:p w14:paraId="605D853E" w14:textId="4AE88E65" w:rsidR="004469B4" w:rsidRPr="007742CE" w:rsidRDefault="004469B4" w:rsidP="004469B4">
      <w:pPr>
        <w:pBdr>
          <w:bottom w:val="none" w:sz="0" w:space="0" w:color="auto"/>
        </w:pBdr>
        <w:jc w:val="both"/>
      </w:pPr>
      <w:r w:rsidRPr="007742CE">
        <w:rPr>
          <w:rFonts w:cs="Arial"/>
        </w:rPr>
        <w:lastRenderedPageBreak/>
        <w:t xml:space="preserve">Multilevel mixed-effects linear regression models </w:t>
      </w:r>
      <w:r w:rsidRPr="007742CE">
        <w:t xml:space="preserve">for the cross-sectional association between MD </w:t>
      </w:r>
      <w:r w:rsidR="00F05BD8" w:rsidRPr="007742CE">
        <w:t>adherence</w:t>
      </w:r>
      <w:r w:rsidRPr="007742CE">
        <w:t xml:space="preserve"> and wellbeing at baseline are presented in </w:t>
      </w:r>
      <w:r w:rsidRPr="007742CE">
        <w:rPr>
          <w:b/>
        </w:rPr>
        <w:t>Table 2</w:t>
      </w:r>
      <w:r w:rsidRPr="007742CE">
        <w:t xml:space="preserve">. MD </w:t>
      </w:r>
      <w:r w:rsidR="00F05BD8" w:rsidRPr="007742CE">
        <w:t>adherence</w:t>
      </w:r>
      <w:r w:rsidRPr="007742CE">
        <w:t xml:space="preserve"> was positively associated with Kidscreen scores in secondary school girls and boys, and this persisted after adjusting for relevant covariates (age, SES and prevalence of overweight and obesity). </w:t>
      </w:r>
      <w:r w:rsidRPr="007742CE">
        <w:rPr>
          <w:rFonts w:eastAsiaTheme="minorHAnsi"/>
          <w:lang w:eastAsia="en-US"/>
        </w:rPr>
        <w:t xml:space="preserve">A </w:t>
      </w:r>
      <w:r w:rsidRPr="007742CE">
        <w:t xml:space="preserve">unit increase in MD </w:t>
      </w:r>
      <w:r w:rsidR="00F05BD8" w:rsidRPr="007742CE">
        <w:t>adherence</w:t>
      </w:r>
      <w:r w:rsidRPr="007742CE">
        <w:t xml:space="preserve"> score was associated with an increase in Kidscreen scores in secondary school adolescent girls and boys </w:t>
      </w:r>
      <w:r w:rsidRPr="007742CE">
        <w:rPr>
          <w:rFonts w:ascii="AdvPSSAB-I" w:eastAsiaTheme="minorHAnsi" w:hAnsi="AdvPSSAB-I" w:cs="AdvPSSAB-I"/>
          <w:sz w:val="19"/>
          <w:szCs w:val="19"/>
          <w:lang w:eastAsia="en-US"/>
        </w:rPr>
        <w:t>(</w:t>
      </w:r>
      <w:r w:rsidRPr="007742CE">
        <w:t xml:space="preserve">β=0.41, 0.10(SE), p&lt;0.001; β=0.46, 0.10(SE), p&lt;0.001, respectively). </w:t>
      </w:r>
      <w:r w:rsidRPr="007742CE">
        <w:rPr>
          <w:rFonts w:eastAsiaTheme="minorHAnsi"/>
          <w:lang w:eastAsia="en-US"/>
        </w:rPr>
        <w:t xml:space="preserve">A one </w:t>
      </w:r>
      <w:r w:rsidRPr="007742CE">
        <w:t xml:space="preserve">unit increase in MD </w:t>
      </w:r>
      <w:r w:rsidR="00F05BD8" w:rsidRPr="007742CE">
        <w:t xml:space="preserve">adherence </w:t>
      </w:r>
      <w:r w:rsidRPr="007742CE">
        <w:t xml:space="preserve">score was also associated with an increase in positive affect scores in secondary school girls and boys </w:t>
      </w:r>
      <w:r w:rsidRPr="007742CE">
        <w:rPr>
          <w:rFonts w:ascii="AdvPSSAB-I" w:eastAsiaTheme="minorHAnsi" w:hAnsi="AdvPSSAB-I" w:cs="AdvPSSAB-I"/>
          <w:sz w:val="19"/>
          <w:szCs w:val="19"/>
          <w:lang w:eastAsia="en-US"/>
        </w:rPr>
        <w:t>(</w:t>
      </w:r>
      <w:r w:rsidRPr="007742CE">
        <w:t xml:space="preserve">β=0.16, 0.05(SE), p=0.006; β=0.20, 0.05(SE), p&lt;0.001, respectively) and in primary school boys </w:t>
      </w:r>
      <w:r w:rsidRPr="007742CE">
        <w:rPr>
          <w:rFonts w:ascii="AdvPSSAB-I" w:eastAsiaTheme="minorHAnsi" w:hAnsi="AdvPSSAB-I" w:cs="AdvPSSAB-I"/>
          <w:sz w:val="19"/>
          <w:szCs w:val="19"/>
          <w:lang w:eastAsia="en-US"/>
        </w:rPr>
        <w:t>(</w:t>
      </w:r>
      <w:r w:rsidRPr="007742CE">
        <w:t xml:space="preserve">β=0.20, 0.08(SE), p=0.019). There was no relationship between MD </w:t>
      </w:r>
      <w:r w:rsidR="00F05BD8" w:rsidRPr="007742CE">
        <w:t>adherence</w:t>
      </w:r>
      <w:r w:rsidRPr="007742CE">
        <w:t xml:space="preserve"> and negative affect scores.  </w:t>
      </w:r>
    </w:p>
    <w:p w14:paraId="7ECD8698" w14:textId="77777777" w:rsidR="004469B4" w:rsidRPr="007742CE" w:rsidRDefault="004469B4" w:rsidP="004469B4">
      <w:pPr>
        <w:pBdr>
          <w:bottom w:val="none" w:sz="0" w:space="0" w:color="auto"/>
        </w:pBdr>
        <w:jc w:val="both"/>
        <w:rPr>
          <w:rFonts w:cstheme="minorHAnsi"/>
        </w:rPr>
      </w:pPr>
      <w:r w:rsidRPr="007742CE">
        <w:t xml:space="preserve">Changes </w:t>
      </w:r>
      <w:r w:rsidRPr="007742CE">
        <w:rPr>
          <w:rFonts w:cstheme="minorHAnsi"/>
        </w:rPr>
        <w:t xml:space="preserve">in characteristics over two-year follow-up are also presented in </w:t>
      </w:r>
      <w:r w:rsidRPr="007742CE">
        <w:rPr>
          <w:rFonts w:cstheme="minorHAnsi"/>
          <w:b/>
        </w:rPr>
        <w:t>Table 1</w:t>
      </w:r>
      <w:r w:rsidRPr="007742CE">
        <w:rPr>
          <w:rFonts w:cstheme="minorHAnsi"/>
        </w:rPr>
        <w:t xml:space="preserve">.  Pubertal stage increased in all primary and secondary girls and boys after two years </w:t>
      </w:r>
      <w:r w:rsidRPr="007742CE">
        <w:t>(</w:t>
      </w:r>
      <w:r w:rsidRPr="007742CE">
        <w:rPr>
          <w:i/>
        </w:rPr>
        <w:t>p</w:t>
      </w:r>
      <w:r w:rsidRPr="007742CE">
        <w:t xml:space="preserve">&lt;0.001 for all). In primary school girls, Kidmed, Kidscreen, positive and negative affect scores all reduced after </w:t>
      </w:r>
      <w:r w:rsidRPr="007742CE">
        <w:rPr>
          <w:rFonts w:cstheme="minorHAnsi"/>
        </w:rPr>
        <w:t xml:space="preserve">two-year follow-up </w:t>
      </w:r>
      <w:r w:rsidRPr="007742CE">
        <w:t xml:space="preserve">(all </w:t>
      </w:r>
      <w:r w:rsidRPr="007742CE">
        <w:rPr>
          <w:i/>
        </w:rPr>
        <w:t>p</w:t>
      </w:r>
      <w:r w:rsidRPr="007742CE">
        <w:t xml:space="preserve">&lt;0.001). In secondary school girls, Kidscreen and positive affect scores reduced (both </w:t>
      </w:r>
      <w:r w:rsidRPr="007742CE">
        <w:rPr>
          <w:i/>
        </w:rPr>
        <w:t>p</w:t>
      </w:r>
      <w:r w:rsidRPr="007742CE">
        <w:t>&lt;0.001), whereas negative affect scores increased (</w:t>
      </w:r>
      <w:r w:rsidRPr="007742CE">
        <w:rPr>
          <w:i/>
        </w:rPr>
        <w:t>p</w:t>
      </w:r>
      <w:r w:rsidRPr="007742CE">
        <w:t xml:space="preserve">&lt;0.05) after </w:t>
      </w:r>
      <w:r w:rsidRPr="007742CE">
        <w:rPr>
          <w:rFonts w:cstheme="minorHAnsi"/>
        </w:rPr>
        <w:t>two-year follow-up</w:t>
      </w:r>
      <w:r w:rsidRPr="007742CE">
        <w:t xml:space="preserve">. In primary school boys, Kidscreen, positive and negative affect scores all reduced after </w:t>
      </w:r>
      <w:r w:rsidRPr="007742CE">
        <w:rPr>
          <w:rFonts w:cstheme="minorHAnsi"/>
        </w:rPr>
        <w:t xml:space="preserve">two-year follow-up </w:t>
      </w:r>
      <w:r w:rsidRPr="007742CE">
        <w:t xml:space="preserve">(all </w:t>
      </w:r>
      <w:r w:rsidRPr="007742CE">
        <w:rPr>
          <w:i/>
        </w:rPr>
        <w:t>p</w:t>
      </w:r>
      <w:r w:rsidRPr="007742CE">
        <w:t>&lt;0.001). In secondary school boys, Kidmed (</w:t>
      </w:r>
      <w:r w:rsidRPr="007742CE">
        <w:rPr>
          <w:i/>
        </w:rPr>
        <w:t>p</w:t>
      </w:r>
      <w:r w:rsidRPr="007742CE">
        <w:t xml:space="preserve">&lt;0.05), Kidscreen, positive and negative affect scores all reduced (all </w:t>
      </w:r>
      <w:r w:rsidRPr="007742CE">
        <w:rPr>
          <w:i/>
        </w:rPr>
        <w:t>p</w:t>
      </w:r>
      <w:r w:rsidRPr="007742CE">
        <w:t xml:space="preserve">&lt;0.001) after </w:t>
      </w:r>
      <w:r w:rsidRPr="007742CE">
        <w:rPr>
          <w:rFonts w:cstheme="minorHAnsi"/>
        </w:rPr>
        <w:t>two-year of follow up</w:t>
      </w:r>
      <w:r w:rsidRPr="007742CE">
        <w:t>.</w:t>
      </w:r>
    </w:p>
    <w:p w14:paraId="2DB164B7" w14:textId="75960FE5" w:rsidR="004469B4" w:rsidRPr="007742CE" w:rsidRDefault="004469B4" w:rsidP="004469B4">
      <w:pPr>
        <w:pBdr>
          <w:bottom w:val="none" w:sz="0" w:space="0" w:color="auto"/>
        </w:pBdr>
        <w:jc w:val="both"/>
      </w:pPr>
      <w:r w:rsidRPr="007742CE">
        <w:rPr>
          <w:rFonts w:cs="Arial"/>
        </w:rPr>
        <w:t xml:space="preserve">Multilevel mixed-effect linear regression models </w:t>
      </w:r>
      <w:r w:rsidRPr="007742CE">
        <w:t xml:space="preserve">for the cross-sectional association between MD </w:t>
      </w:r>
      <w:r w:rsidR="00F05BD8" w:rsidRPr="007742CE">
        <w:t>adherence</w:t>
      </w:r>
      <w:r w:rsidRPr="007742CE">
        <w:t xml:space="preserve"> and wellbeing at </w:t>
      </w:r>
      <w:r w:rsidRPr="007742CE">
        <w:rPr>
          <w:rFonts w:cstheme="minorHAnsi"/>
        </w:rPr>
        <w:t>two-year follow-up</w:t>
      </w:r>
      <w:r w:rsidRPr="007742CE">
        <w:t xml:space="preserve"> are presented in </w:t>
      </w:r>
      <w:r w:rsidRPr="007742CE">
        <w:rPr>
          <w:b/>
        </w:rPr>
        <w:t>Table 3</w:t>
      </w:r>
      <w:r w:rsidRPr="007742CE">
        <w:t xml:space="preserve">. </w:t>
      </w:r>
      <w:r w:rsidRPr="007742CE">
        <w:rPr>
          <w:rFonts w:eastAsiaTheme="minorHAnsi"/>
          <w:lang w:eastAsia="en-US"/>
        </w:rPr>
        <w:t xml:space="preserve">A one </w:t>
      </w:r>
      <w:r w:rsidRPr="007742CE">
        <w:t xml:space="preserve">unit increase in MD </w:t>
      </w:r>
      <w:r w:rsidR="00F05BD8" w:rsidRPr="007742CE">
        <w:t xml:space="preserve">adherence </w:t>
      </w:r>
      <w:r w:rsidRPr="007742CE">
        <w:t xml:space="preserve">score was associated with increased Kidscreen scores in secondary school girls in an unadjusted model </w:t>
      </w:r>
      <w:r w:rsidRPr="007742CE">
        <w:rPr>
          <w:rFonts w:ascii="AdvPSSAB-I" w:eastAsiaTheme="minorHAnsi" w:hAnsi="AdvPSSAB-I" w:cs="AdvPSSAB-I"/>
          <w:sz w:val="19"/>
          <w:szCs w:val="19"/>
          <w:lang w:eastAsia="en-US"/>
        </w:rPr>
        <w:t>(</w:t>
      </w:r>
      <w:r w:rsidRPr="007742CE">
        <w:t xml:space="preserve">β=0.27, 0.12(SE), p=0.025). This association was no longer significant after adjustment for age, SES and overweight/obesity. On the other hand, a one unit increase in MD </w:t>
      </w:r>
      <w:r w:rsidR="00F05BD8" w:rsidRPr="007742CE">
        <w:t xml:space="preserve">adherence </w:t>
      </w:r>
      <w:r w:rsidRPr="007742CE">
        <w:t xml:space="preserve"> score was associated with increased positive affect scores in secondary school girls in the adjusted model </w:t>
      </w:r>
      <w:r w:rsidRPr="007742CE">
        <w:rPr>
          <w:rFonts w:ascii="AdvPSSAB-I" w:eastAsiaTheme="minorHAnsi" w:hAnsi="AdvPSSAB-I" w:cs="AdvPSSAB-I"/>
          <w:sz w:val="19"/>
          <w:szCs w:val="19"/>
          <w:lang w:eastAsia="en-US"/>
        </w:rPr>
        <w:t>(</w:t>
      </w:r>
      <w:r w:rsidRPr="007742CE">
        <w:t xml:space="preserve">β=0.30, 0.06(SE), p&lt;0.001) and in primary school boys </w:t>
      </w:r>
      <w:r w:rsidRPr="007742CE">
        <w:rPr>
          <w:rFonts w:ascii="AdvPSSAB-I" w:eastAsiaTheme="minorHAnsi" w:hAnsi="AdvPSSAB-I" w:cs="AdvPSSAB-I"/>
          <w:sz w:val="19"/>
          <w:szCs w:val="19"/>
          <w:lang w:eastAsia="en-US"/>
        </w:rPr>
        <w:t>(</w:t>
      </w:r>
      <w:r w:rsidRPr="007742CE">
        <w:t xml:space="preserve">β=0.20, 0.09(SE), p=0.023). Finally, a one unit increase in MD </w:t>
      </w:r>
      <w:r w:rsidR="00F05BD8" w:rsidRPr="007742CE">
        <w:t xml:space="preserve">adherence </w:t>
      </w:r>
      <w:r w:rsidRPr="007742CE">
        <w:t xml:space="preserve"> score was related to a decrease in negative affect scores in secondary school adolescent girls and boys in the adjusted model </w:t>
      </w:r>
      <w:r w:rsidRPr="007742CE">
        <w:rPr>
          <w:rFonts w:ascii="AdvPSSAB-I" w:eastAsiaTheme="minorHAnsi" w:hAnsi="AdvPSSAB-I" w:cs="AdvPSSAB-I"/>
          <w:sz w:val="19"/>
          <w:szCs w:val="19"/>
          <w:lang w:eastAsia="en-US"/>
        </w:rPr>
        <w:t>(</w:t>
      </w:r>
      <w:r w:rsidRPr="007742CE">
        <w:t>β=-0.15, 0.07(SE), p=0.047; β=-0.16, 0.06(SE), p=0.019, respectively).</w:t>
      </w:r>
    </w:p>
    <w:p w14:paraId="09717EC0" w14:textId="6B25A85B" w:rsidR="004469B4" w:rsidRPr="007742CE" w:rsidRDefault="004469B4" w:rsidP="004469B4">
      <w:pPr>
        <w:pBdr>
          <w:bottom w:val="none" w:sz="0" w:space="0" w:color="auto"/>
        </w:pBdr>
        <w:jc w:val="both"/>
      </w:pPr>
      <w:r w:rsidRPr="007742CE">
        <w:rPr>
          <w:rFonts w:cs="Arial"/>
        </w:rPr>
        <w:lastRenderedPageBreak/>
        <w:t xml:space="preserve">Multilevel mixed-effect linear regression models </w:t>
      </w:r>
      <w:r w:rsidRPr="007742CE">
        <w:t xml:space="preserve">for the longitudinal association between MD </w:t>
      </w:r>
      <w:r w:rsidR="00F05BD8" w:rsidRPr="007742CE">
        <w:t>adherence</w:t>
      </w:r>
      <w:r w:rsidRPr="007742CE">
        <w:t xml:space="preserve"> at baseline and wellbeing indicators (at </w:t>
      </w:r>
      <w:r w:rsidRPr="007742CE">
        <w:rPr>
          <w:rFonts w:cstheme="minorHAnsi"/>
        </w:rPr>
        <w:t>two-year follow-up)</w:t>
      </w:r>
      <w:r w:rsidRPr="007742CE">
        <w:t xml:space="preserve"> are shown in </w:t>
      </w:r>
      <w:r w:rsidRPr="007742CE">
        <w:rPr>
          <w:b/>
        </w:rPr>
        <w:t xml:space="preserve">Table 4.  </w:t>
      </w:r>
      <w:r w:rsidRPr="007742CE">
        <w:t xml:space="preserve">After adjusting for baseline levels of wellbeing indicators, MD </w:t>
      </w:r>
      <w:r w:rsidR="00F05BD8" w:rsidRPr="007742CE">
        <w:t xml:space="preserve">adherence </w:t>
      </w:r>
      <w:r w:rsidRPr="007742CE">
        <w:t xml:space="preserve">at baseline did not predict wellbeing indicators at two-year follow-up, either before (Model 1) or after controlling for age, socioeconomic status, prevalence of overweight and obesity (Model 2).  </w:t>
      </w:r>
    </w:p>
    <w:p w14:paraId="62183D0D" w14:textId="77777777" w:rsidR="004469B4" w:rsidRPr="007742CE" w:rsidRDefault="004469B4" w:rsidP="004469B4">
      <w:pPr>
        <w:pBdr>
          <w:bottom w:val="none" w:sz="0" w:space="0" w:color="auto"/>
        </w:pBdr>
        <w:jc w:val="both"/>
      </w:pPr>
      <w:r w:rsidRPr="007742CE">
        <w:t>In addition, not only age and SES but also pubertal staging were included one by one in every model performed, and did not show any effect in any of the associations examined (data not shown).</w:t>
      </w:r>
    </w:p>
    <w:p w14:paraId="56EB097E" w14:textId="77777777" w:rsidR="004469B4" w:rsidRPr="007742CE" w:rsidRDefault="004469B4" w:rsidP="004469B4">
      <w:pPr>
        <w:pBdr>
          <w:bottom w:val="none" w:sz="0" w:space="0" w:color="auto"/>
        </w:pBdr>
        <w:jc w:val="both"/>
        <w:rPr>
          <w:b/>
        </w:rPr>
      </w:pPr>
    </w:p>
    <w:p w14:paraId="11D80496" w14:textId="77777777" w:rsidR="00AE6E94" w:rsidRPr="007742CE" w:rsidRDefault="004469B4" w:rsidP="004469B4">
      <w:pPr>
        <w:pBdr>
          <w:bottom w:val="none" w:sz="0" w:space="0" w:color="auto"/>
        </w:pBdr>
        <w:jc w:val="both"/>
        <w:rPr>
          <w:b/>
        </w:rPr>
      </w:pPr>
      <w:r w:rsidRPr="007742CE">
        <w:rPr>
          <w:b/>
        </w:rPr>
        <w:t>Discussion</w:t>
      </w:r>
    </w:p>
    <w:p w14:paraId="2734B1DB" w14:textId="0656E9AF" w:rsidR="004469B4" w:rsidRPr="007742CE" w:rsidRDefault="004469B4" w:rsidP="004469B4">
      <w:pPr>
        <w:pBdr>
          <w:bottom w:val="none" w:sz="0" w:space="0" w:color="auto"/>
        </w:pBdr>
        <w:jc w:val="both"/>
      </w:pPr>
      <w:r w:rsidRPr="007742CE">
        <w:t xml:space="preserve">This study found that a higher MD </w:t>
      </w:r>
      <w:r w:rsidR="00F05BD8" w:rsidRPr="007742CE">
        <w:t>adherence</w:t>
      </w:r>
      <w:r w:rsidRPr="007742CE">
        <w:t xml:space="preserve"> was associated with better HR-QoL and positive affect in secondary school girls and boys at baseline. In addition, MD </w:t>
      </w:r>
      <w:r w:rsidR="00F05BD8" w:rsidRPr="007742CE">
        <w:t xml:space="preserve">adherence </w:t>
      </w:r>
      <w:r w:rsidRPr="007742CE">
        <w:t xml:space="preserve"> was associated with greater levels of positive affect in primary school boys and secondary school girls and lower levels of negative affect in secondary school adolescent girls and boys at two-year follow-up. However, we found no prospective associations between MD </w:t>
      </w:r>
      <w:r w:rsidR="00F05BD8" w:rsidRPr="007742CE">
        <w:t>adherence</w:t>
      </w:r>
      <w:r w:rsidRPr="007742CE">
        <w:t xml:space="preserve"> at baseline and wellbeing indicators at </w:t>
      </w:r>
      <w:r w:rsidRPr="007742CE">
        <w:rPr>
          <w:rFonts w:cstheme="minorHAnsi"/>
        </w:rPr>
        <w:t>two-year follow-up after controlling for baseline levels of wellbeing indicators</w:t>
      </w:r>
      <w:r w:rsidRPr="007742CE">
        <w:t>.</w:t>
      </w:r>
    </w:p>
    <w:p w14:paraId="2B97DD5A" w14:textId="5A6AD6C6" w:rsidR="001E7ACF" w:rsidRPr="007742CE" w:rsidRDefault="004469B4" w:rsidP="004469B4">
      <w:pPr>
        <w:pBdr>
          <w:bottom w:val="none" w:sz="0" w:space="0" w:color="auto"/>
        </w:pBdr>
        <w:jc w:val="both"/>
      </w:pPr>
      <w:r w:rsidRPr="007742CE">
        <w:t xml:space="preserve">Our cross-sectional findings about the association between higher MD </w:t>
      </w:r>
      <w:r w:rsidR="00F05BD8" w:rsidRPr="007742CE">
        <w:t>adherence</w:t>
      </w:r>
      <w:r w:rsidRPr="007742CE">
        <w:t xml:space="preserve"> and better HR-QoL is consistent with a number of other studies. For example, there was a positive association between adherence to the MD and HR-QoL in Spanish adolescents living in Granada</w:t>
      </w:r>
      <w:r w:rsidR="00A25F15" w:rsidRPr="007742CE">
        <w:rPr>
          <w:vertAlign w:val="superscript"/>
        </w:rPr>
        <w:fldChar w:fldCharType="begin"/>
      </w:r>
      <w:r w:rsidR="00BB6427" w:rsidRPr="007742CE">
        <w:rPr>
          <w:vertAlign w:val="superscript"/>
        </w:rPr>
        <w:instrText xml:space="preserve"> ADDIN EN.CITE &lt;EndNote&gt;&lt;Cite&gt;&lt;Author&gt;Muros&lt;/Author&gt;&lt;Year&gt;2017&lt;/Year&gt;&lt;RecNum&gt;407&lt;/RecNum&gt;&lt;DisplayText&gt;(14)&lt;/DisplayText&gt;&lt;record&gt;&lt;rec-number&gt;407&lt;/rec-number&gt;&lt;foreign-keys&gt;&lt;key app="EN" db-id="p5ea0290opep2gewaex5dsttweexv2xp2sax"&gt;407&lt;/key&gt;&lt;/foreign-keys&gt;&lt;ref-type name="Journal Article"&gt;17&lt;/ref-type&gt;&lt;contributors&gt;&lt;authors&gt;&lt;author&gt;Muros, J. J.&lt;/author&gt;&lt;author&gt;Salvador Perez, F.&lt;/author&gt;&lt;author&gt;Zurita Ortega, F.&lt;/author&gt;&lt;author&gt;Gamez Sanchez, V. M.&lt;/author&gt;&lt;author&gt;Knox, E.&lt;/author&gt;&lt;/authors&gt;&lt;/contributors&gt;&lt;auth-address&gt;Universidad de Granada (UGR), Facultad de Farmacia, Departamento de Nutricion y Bromatologia, Granada, Spain. Electronic address: jjmuros@ugr.es.&amp;#xD;Universidad de Granada (UGR), Facultad de Educacion, Departamento de Didactica y Organizacion Escolar, Granada, Spain.&amp;#xD;Universidad de Granada (UGR), Facultad de Ciencias de la Educacion, Departamento de Didactica de la Expresion Musical, Corporal y Plastica, Granada, Spain.&amp;#xD;School of Health Sciences. University of Nottingham, Nottingham, United Kingdom.&lt;/auth-address&gt;&lt;titles&gt;&lt;title&gt;The association between healthy lifestyle behaviors and health-related quality of life among adolescents&lt;/title&gt;&lt;secondary-title&gt;J Pediatr (Rio J)&lt;/secondary-title&gt;&lt;/titles&gt;&lt;periodical&gt;&lt;full-title&gt;J Pediatr (Rio J)&lt;/full-title&gt;&lt;/periodical&gt;&lt;pages&gt;406-412&lt;/pages&gt;&lt;volume&gt;93&lt;/volume&gt;&lt;number&gt;4&lt;/number&gt;&lt;edition&gt;2017/01/29&lt;/edition&gt;&lt;dates&gt;&lt;year&gt;2017&lt;/year&gt;&lt;pub-dates&gt;&lt;date&gt;Jul - Aug&lt;/date&gt;&lt;/pub-dates&gt;&lt;/dates&gt;&lt;isbn&gt;1678-4782 (Electronic)&amp;#xD;0021-7557 (Linking)&lt;/isbn&gt;&lt;accession-num&gt;28130968&lt;/accession-num&gt;&lt;urls&gt;&lt;related-urls&gt;&lt;url&gt;http://www.ncbi.nlm.nih.gov/pubmed/28130968&lt;/url&gt;&lt;/related-urls&gt;&lt;/urls&gt;&lt;electronic-resource-num&gt;S0021-7557(17)30039-6 [pii]&amp;#xD;10.1016/j.jped.2016.10.005&lt;/electronic-resource-num&gt;&lt;language&gt;eng&lt;/language&gt;&lt;/record&gt;&lt;/Cite&gt;&lt;/EndNote&gt;</w:instrText>
      </w:r>
      <w:r w:rsidR="00A25F15" w:rsidRPr="007742CE">
        <w:rPr>
          <w:vertAlign w:val="superscript"/>
        </w:rPr>
        <w:fldChar w:fldCharType="separate"/>
      </w:r>
      <w:r w:rsidR="00BB6427" w:rsidRPr="007742CE">
        <w:rPr>
          <w:noProof/>
          <w:vertAlign w:val="superscript"/>
        </w:rPr>
        <w:t>(</w:t>
      </w:r>
      <w:hyperlink w:anchor="_ENREF_14" w:tooltip="Muros, 2017 #407" w:history="1">
        <w:r w:rsidR="00BB6427" w:rsidRPr="007742CE">
          <w:rPr>
            <w:noProof/>
            <w:vertAlign w:val="superscript"/>
          </w:rPr>
          <w:t>14</w:t>
        </w:r>
      </w:hyperlink>
      <w:r w:rsidR="00BB6427" w:rsidRPr="007742CE">
        <w:rPr>
          <w:noProof/>
          <w:vertAlign w:val="superscript"/>
        </w:rPr>
        <w:t>)</w:t>
      </w:r>
      <w:r w:rsidR="00A25F15" w:rsidRPr="007742CE">
        <w:rPr>
          <w:vertAlign w:val="superscript"/>
        </w:rPr>
        <w:fldChar w:fldCharType="end"/>
      </w:r>
      <w:r w:rsidRPr="007742CE">
        <w:t xml:space="preserve"> and Spanish adolescents living in rural and urban areas who reported higher adherence to the MD and a greater life satisfaction</w:t>
      </w:r>
      <w:r w:rsidR="00A25F15" w:rsidRPr="007742CE">
        <w:rPr>
          <w:vertAlign w:val="superscript"/>
        </w:rPr>
        <w:fldChar w:fldCharType="begin">
          <w:fldData xml:space="preserve">PEVuZE5vdGU+PENpdGU+PEF1dGhvcj5HcmFvLUNydWNlczwvQXV0aG9yPjxZZWFyPjIwMTM8L1ll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</w:fldData>
        </w:fldChar>
      </w:r>
      <w:r w:rsidR="00BB6427" w:rsidRPr="007742CE">
        <w:rPr>
          <w:vertAlign w:val="superscript"/>
        </w:rPr>
        <w:instrText xml:space="preserve"> ADDIN EN.CITE </w:instrText>
      </w:r>
      <w:r w:rsidR="00BB6427" w:rsidRPr="007742CE">
        <w:rPr>
          <w:vertAlign w:val="superscript"/>
        </w:rPr>
        <w:fldChar w:fldCharType="begin">
          <w:fldData xml:space="preserve">PEVuZE5vdGU+PENpdGU+PEF1dGhvcj5HcmFvLUNydWNlczwvQXV0aG9yPjxZZWFyPjIwMTM8L1ll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</w:fldData>
        </w:fldChar>
      </w:r>
      <w:r w:rsidR="00BB6427" w:rsidRPr="007742CE">
        <w:rPr>
          <w:vertAlign w:val="superscript"/>
        </w:rPr>
        <w:instrText xml:space="preserve"> ADDIN EN.CITE.DATA </w:instrText>
      </w:r>
      <w:r w:rsidR="00BB6427" w:rsidRPr="007742CE">
        <w:rPr>
          <w:vertAlign w:val="superscript"/>
        </w:rPr>
      </w:r>
      <w:r w:rsidR="00BB6427" w:rsidRPr="007742CE">
        <w:rPr>
          <w:vertAlign w:val="superscript"/>
        </w:rPr>
        <w:fldChar w:fldCharType="end"/>
      </w:r>
      <w:r w:rsidR="00A25F15" w:rsidRPr="007742CE">
        <w:rPr>
          <w:vertAlign w:val="superscript"/>
        </w:rPr>
      </w:r>
      <w:r w:rsidR="00A25F15" w:rsidRPr="007742CE">
        <w:rPr>
          <w:vertAlign w:val="superscript"/>
        </w:rPr>
        <w:fldChar w:fldCharType="separate"/>
      </w:r>
      <w:r w:rsidR="00BB6427" w:rsidRPr="007742CE">
        <w:rPr>
          <w:noProof/>
          <w:vertAlign w:val="superscript"/>
        </w:rPr>
        <w:t>(</w:t>
      </w:r>
      <w:hyperlink w:anchor="_ENREF_17" w:tooltip="Grao-Cruces, 2013 #411" w:history="1">
        <w:r w:rsidR="00BB6427" w:rsidRPr="007742CE">
          <w:rPr>
            <w:noProof/>
            <w:vertAlign w:val="superscript"/>
          </w:rPr>
          <w:t>17</w:t>
        </w:r>
      </w:hyperlink>
      <w:r w:rsidR="00BB6427" w:rsidRPr="007742CE">
        <w:rPr>
          <w:noProof/>
          <w:vertAlign w:val="superscript"/>
        </w:rPr>
        <w:t>)</w:t>
      </w:r>
      <w:r w:rsidR="00A25F15" w:rsidRPr="007742CE">
        <w:rPr>
          <w:vertAlign w:val="superscript"/>
        </w:rPr>
        <w:fldChar w:fldCharType="end"/>
      </w:r>
      <w:r w:rsidR="00527156" w:rsidRPr="007742CE">
        <w:t xml:space="preserve">. </w:t>
      </w:r>
      <w:r w:rsidRPr="007742CE">
        <w:t>Also, a study conducted in Greece reported a positive association between adherence to the MD and HR-QoL in male and female adolescents</w:t>
      </w:r>
      <w:r w:rsidR="00A25F15" w:rsidRPr="007742CE">
        <w:rPr>
          <w:vertAlign w:val="superscript"/>
        </w:rPr>
        <w:fldChar w:fldCharType="begin"/>
      </w:r>
      <w:r w:rsidR="00BB6427" w:rsidRPr="007742CE">
        <w:rPr>
          <w:vertAlign w:val="superscript"/>
        </w:rPr>
        <w:instrText xml:space="preserve"> ADDIN EN.CITE &lt;EndNote&gt;&lt;Cite&gt;&lt;Author&gt;Costarelli&lt;/Author&gt;&lt;Year&gt;2013&lt;/Year&gt;&lt;RecNum&gt;408&lt;/RecNum&gt;&lt;DisplayText&gt;(13)&lt;/DisplayText&gt;&lt;record&gt;&lt;rec-number&gt;408&lt;/rec-number&gt;&lt;foreign-keys&gt;&lt;key app="EN" db-id="p5ea0290opep2gewaex5dsttweexv2xp2sax"&gt;408&lt;/key&gt;&lt;/foreign-keys&gt;&lt;ref-type name="Journal Article"&gt;17&lt;/ref-type&gt;&lt;contributors&gt;&lt;authors&gt;&lt;author&gt;Costarelli, V.&lt;/author&gt;&lt;author&gt;Koretsi, E.&lt;/author&gt;&lt;author&gt;Georgitsogianni, E.&lt;/author&gt;&lt;/authors&gt;&lt;/contributors&gt;&lt;auth-address&gt;Human Ecology Laboratory, Department of Home Economics and Ecology, Harokopio University of Athens, 70, El. Venizelou Ave, Kallithea, 17671, Athens, Greece. costarv@hua.gr&lt;/auth-address&gt;&lt;titles&gt;&lt;title&gt;Health-related quality of life of Greek adolescents: the role of the Mediterranean diet&lt;/title&gt;&lt;secondary-title&gt;Qual Life Res&lt;/secondary-title&gt;&lt;/titles&gt;&lt;periodical&gt;&lt;full-title&gt;Qual Life Res&lt;/full-title&gt;&lt;/periodical&gt;&lt;pages&gt;951-6&lt;/pages&gt;&lt;volume&gt;22&lt;/volume&gt;&lt;number&gt;5&lt;/number&gt;&lt;edition&gt;2012/06/09&lt;/edition&gt;&lt;keywords&gt;&lt;keyword&gt;Adolescent&lt;/keyword&gt;&lt;keyword&gt;Body Mass Index&lt;/keyword&gt;&lt;keyword&gt;Cross-Sectional Studies&lt;/keyword&gt;&lt;keyword&gt;Diet Surveys&lt;/keyword&gt;&lt;keyword&gt;*Diet, Mediterranean&lt;/keyword&gt;&lt;keyword&gt;Female&lt;/keyword&gt;&lt;keyword&gt;Greece&lt;/keyword&gt;&lt;keyword&gt;Guideline Adherence/*statistics &amp;amp; numerical data&lt;/keyword&gt;&lt;keyword&gt;Health Behavior&lt;/keyword&gt;&lt;keyword&gt;*Health Status&lt;/keyword&gt;&lt;keyword&gt;Humans&lt;/keyword&gt;&lt;keyword&gt;Male&lt;/keyword&gt;&lt;keyword&gt;Obesity&lt;/keyword&gt;&lt;keyword&gt;*Quality of Life&lt;/keyword&gt;&lt;keyword&gt;Regression Analysis&lt;/keyword&gt;&lt;keyword&gt;Socioeconomic Factors&lt;/keyword&gt;&lt;keyword&gt;Surveys and Questionnaires&lt;/keyword&gt;&lt;/keywords&gt;&lt;dates&gt;&lt;year&gt;2013&lt;/year&gt;&lt;pub-dates&gt;&lt;date&gt;Jun&lt;/date&gt;&lt;/pub-dates&gt;&lt;/dates&gt;&lt;isbn&gt;1573-2649 (Electronic)&amp;#xD;0962-9343 (Linking)&lt;/isbn&gt;&lt;accession-num&gt;22678354&lt;/accession-num&gt;&lt;urls&gt;&lt;related-urls&gt;&lt;url&gt;http://www.ncbi.nlm.nih.gov/pubmed/22678354&lt;/url&gt;&lt;/related-urls&gt;&lt;/urls&gt;&lt;electronic-resource-num&gt;10.1007/s11136-012-0219-2&lt;/electronic-resource-num&gt;&lt;language&gt;eng&lt;/language&gt;&lt;/record&gt;&lt;/Cite&gt;&lt;/EndNote&gt;</w:instrText>
      </w:r>
      <w:r w:rsidR="00A25F15" w:rsidRPr="007742CE">
        <w:rPr>
          <w:vertAlign w:val="superscript"/>
        </w:rPr>
        <w:fldChar w:fldCharType="separate"/>
      </w:r>
      <w:r w:rsidR="00BB6427" w:rsidRPr="007742CE">
        <w:rPr>
          <w:noProof/>
          <w:vertAlign w:val="superscript"/>
        </w:rPr>
        <w:t>(</w:t>
      </w:r>
      <w:hyperlink w:anchor="_ENREF_13" w:tooltip="Costarelli, 2013 #408" w:history="1">
        <w:r w:rsidR="00BB6427" w:rsidRPr="007742CE">
          <w:rPr>
            <w:noProof/>
            <w:vertAlign w:val="superscript"/>
          </w:rPr>
          <w:t>13</w:t>
        </w:r>
      </w:hyperlink>
      <w:r w:rsidR="00BB6427" w:rsidRPr="007742CE">
        <w:rPr>
          <w:noProof/>
          <w:vertAlign w:val="superscript"/>
        </w:rPr>
        <w:t>)</w:t>
      </w:r>
      <w:r w:rsidR="00A25F15" w:rsidRPr="007742CE">
        <w:rPr>
          <w:vertAlign w:val="superscript"/>
        </w:rPr>
        <w:fldChar w:fldCharType="end"/>
      </w:r>
      <w:r w:rsidR="001E7ACF" w:rsidRPr="007742CE">
        <w:t>.</w:t>
      </w:r>
      <w:r w:rsidR="00566E82" w:rsidRPr="007742CE">
        <w:t xml:space="preserve"> </w:t>
      </w:r>
      <w:r w:rsidRPr="007742CE">
        <w:t>Furthermore, in non-Mediterranean countries a similar association has been found, where better diet quality was related to higher HR-QoL in urban and rural Australian adolescents</w:t>
      </w:r>
      <w:r w:rsidR="00A25F15" w:rsidRPr="007742CE">
        <w:rPr>
          <w:vertAlign w:val="superscript"/>
        </w:rPr>
        <w:fldChar w:fldCharType="begin">
          <w:fldData xml:space="preserve">PEVuZE5vdGU+PENpdGU+PEF1dGhvcj5Cb2x0b248L0F1dGhvcj48WWVhcj4yMDE2PC9ZZWFyPjxS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</w:fldData>
        </w:fldChar>
      </w:r>
      <w:r w:rsidR="00BB6427" w:rsidRPr="007742CE">
        <w:rPr>
          <w:vertAlign w:val="superscript"/>
        </w:rPr>
        <w:instrText xml:space="preserve"> ADDIN EN.CITE </w:instrText>
      </w:r>
      <w:r w:rsidR="00BB6427" w:rsidRPr="007742CE">
        <w:rPr>
          <w:vertAlign w:val="superscript"/>
        </w:rPr>
        <w:fldChar w:fldCharType="begin">
          <w:fldData xml:space="preserve">PEVuZE5vdGU+PENpdGU+PEF1dGhvcj5Cb2x0b248L0F1dGhvcj48WWVhcj4yMDE2PC9ZZWFyPjxS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</w:fldData>
        </w:fldChar>
      </w:r>
      <w:r w:rsidR="00BB6427" w:rsidRPr="007742CE">
        <w:rPr>
          <w:vertAlign w:val="superscript"/>
        </w:rPr>
        <w:instrText xml:space="preserve"> ADDIN EN.CITE.DATA </w:instrText>
      </w:r>
      <w:r w:rsidR="00BB6427" w:rsidRPr="007742CE">
        <w:rPr>
          <w:vertAlign w:val="superscript"/>
        </w:rPr>
      </w:r>
      <w:r w:rsidR="00BB6427" w:rsidRPr="007742CE">
        <w:rPr>
          <w:vertAlign w:val="superscript"/>
        </w:rPr>
        <w:fldChar w:fldCharType="end"/>
      </w:r>
      <w:r w:rsidR="00A25F15" w:rsidRPr="007742CE">
        <w:rPr>
          <w:vertAlign w:val="superscript"/>
        </w:rPr>
      </w:r>
      <w:r w:rsidR="00A25F15" w:rsidRPr="007742CE">
        <w:rPr>
          <w:vertAlign w:val="superscript"/>
        </w:rPr>
        <w:fldChar w:fldCharType="separate"/>
      </w:r>
      <w:r w:rsidR="00BB6427" w:rsidRPr="007742CE">
        <w:rPr>
          <w:noProof/>
          <w:vertAlign w:val="superscript"/>
        </w:rPr>
        <w:t>(</w:t>
      </w:r>
      <w:hyperlink w:anchor="_ENREF_15" w:tooltip="Bolton, 2016 #409" w:history="1">
        <w:r w:rsidR="00BB6427" w:rsidRPr="007742CE">
          <w:rPr>
            <w:noProof/>
            <w:vertAlign w:val="superscript"/>
          </w:rPr>
          <w:t>15</w:t>
        </w:r>
      </w:hyperlink>
      <w:r w:rsidR="00BB6427" w:rsidRPr="007742CE">
        <w:rPr>
          <w:noProof/>
          <w:vertAlign w:val="superscript"/>
        </w:rPr>
        <w:t>)</w:t>
      </w:r>
      <w:r w:rsidR="00A25F15" w:rsidRPr="007742CE">
        <w:rPr>
          <w:vertAlign w:val="superscript"/>
        </w:rPr>
        <w:fldChar w:fldCharType="end"/>
      </w:r>
      <w:r w:rsidR="00E941AB" w:rsidRPr="007742CE">
        <w:t xml:space="preserve">, </w:t>
      </w:r>
      <w:r w:rsidR="00DF0A09" w:rsidRPr="007742CE">
        <w:t>as well as in socially disadvantaged New Zealand adolescents</w:t>
      </w:r>
      <w:r w:rsidR="00A25F15" w:rsidRPr="007742CE">
        <w:rPr>
          <w:vertAlign w:val="superscript"/>
        </w:rPr>
        <w:fldChar w:fldCharType="begin"/>
      </w:r>
      <w:r w:rsidR="00BB6427" w:rsidRPr="007742CE">
        <w:rPr>
          <w:vertAlign w:val="superscript"/>
        </w:rPr>
        <w:instrText xml:space="preserve"> ADDIN EN.CITE &lt;EndNote&gt;&lt;Cite&gt;&lt;Author&gt;Kulkarni&lt;/Author&gt;&lt;Year&gt;2015&lt;/Year&gt;&lt;RecNum&gt;410&lt;/RecNum&gt;&lt;DisplayText&gt;(16)&lt;/DisplayText&gt;&lt;record&gt;&lt;rec-number&gt;410&lt;/rec-number&gt;&lt;foreign-keys&gt;&lt;key app="EN" db-id="p5ea0290opep2gewaex5dsttweexv2xp2sax"&gt;410&lt;/key&gt;&lt;/foreign-keys&gt;&lt;ref-type name="Journal Article"&gt;17&lt;/ref-type&gt;&lt;contributors&gt;&lt;authors&gt;&lt;author&gt;Kulkarni, A. A.&lt;/author&gt;&lt;author&gt;Swinburn, B. A.&lt;/author&gt;&lt;author&gt;Utter, J.&lt;/author&gt;&lt;/authors&gt;&lt;/contributors&gt;&lt;auth-address&gt;Section of Epidemiology and Biostatistics, School of Population Health, The University of Auckland, Auckland, New Zealand.&lt;/auth-address&gt;&lt;titles&gt;&lt;title&gt;Associations between diet quality and mental health in socially disadvantaged New Zealand adolescents&lt;/title&gt;&lt;secondary-title&gt;Eur J Clin Nutr&lt;/secondary-title&gt;&lt;/titles&gt;&lt;periodical&gt;&lt;full-title&gt;Eur J Clin Nutr&lt;/full-title&gt;&lt;/periodical&gt;&lt;pages&gt;79-83&lt;/pages&gt;&lt;volume&gt;69&lt;/volume&gt;&lt;number&gt;1&lt;/number&gt;&lt;edition&gt;2014/07/17&lt;/edition&gt;&lt;keywords&gt;&lt;keyword&gt;Adolescent&lt;/keyword&gt;&lt;keyword&gt;Adolescent Nutritional Physiological Phenomena&lt;/keyword&gt;&lt;keyword&gt;Affective Symptoms&lt;/keyword&gt;&lt;keyword&gt;Child&lt;/keyword&gt;&lt;keyword&gt;Cross-Sectional Studies&lt;/keyword&gt;&lt;keyword&gt;Diet/*psychology&lt;/keyword&gt;&lt;keyword&gt;*Ethnic Groups&lt;/keyword&gt;&lt;keyword&gt;Female&lt;/keyword&gt;&lt;keyword&gt;Food Quality&lt;/keyword&gt;&lt;keyword&gt;Health Behavior&lt;/keyword&gt;&lt;keyword&gt;Humans&lt;/keyword&gt;&lt;keyword&gt;Male&lt;/keyword&gt;&lt;keyword&gt;*Mental Health&lt;/keyword&gt;&lt;keyword&gt;New Zealand&lt;/keyword&gt;&lt;keyword&gt;Surveys and Questionnaires&lt;/keyword&gt;&lt;keyword&gt;Vulnerable Populations&lt;/keyword&gt;&lt;keyword&gt;Young Adult&lt;/keyword&gt;&lt;/keywords&gt;&lt;dates&gt;&lt;year&gt;2015&lt;/year&gt;&lt;pub-dates&gt;&lt;date&gt;Jan&lt;/date&gt;&lt;/pub-dates&gt;&lt;/dates&gt;&lt;isbn&gt;1476-5640 (Electronic)&amp;#xD;0954-3007 (Linking)&lt;/isbn&gt;&lt;accession-num&gt;25028085&lt;/accession-num&gt;&lt;urls&gt;&lt;related-urls&gt;&lt;url&gt;http://www.ncbi.nlm.nih.gov/pubmed/25028085&lt;/url&gt;&lt;/related-urls&gt;&lt;/urls&gt;&lt;electronic-resource-num&gt;10.1038/ejcn.2014.130&amp;#xD;ejcn2014130 [pii]&lt;/electronic-resource-num&gt;&lt;language&gt;eng&lt;/language&gt;&lt;/record&gt;&lt;/Cite&gt;&lt;/EndNote&gt;</w:instrText>
      </w:r>
      <w:r w:rsidR="00A25F15" w:rsidRPr="007742CE">
        <w:rPr>
          <w:vertAlign w:val="superscript"/>
        </w:rPr>
        <w:fldChar w:fldCharType="separate"/>
      </w:r>
      <w:r w:rsidR="00BB6427" w:rsidRPr="007742CE">
        <w:rPr>
          <w:noProof/>
          <w:vertAlign w:val="superscript"/>
        </w:rPr>
        <w:t>(</w:t>
      </w:r>
      <w:hyperlink w:anchor="_ENREF_16" w:tooltip="Kulkarni, 2015 #410" w:history="1">
        <w:r w:rsidR="00BB6427" w:rsidRPr="007742CE">
          <w:rPr>
            <w:noProof/>
            <w:vertAlign w:val="superscript"/>
          </w:rPr>
          <w:t>16</w:t>
        </w:r>
      </w:hyperlink>
      <w:r w:rsidR="00BB6427" w:rsidRPr="007742CE">
        <w:rPr>
          <w:noProof/>
          <w:vertAlign w:val="superscript"/>
        </w:rPr>
        <w:t>)</w:t>
      </w:r>
      <w:r w:rsidR="00A25F15" w:rsidRPr="007742CE">
        <w:rPr>
          <w:vertAlign w:val="superscript"/>
        </w:rPr>
        <w:fldChar w:fldCharType="end"/>
      </w:r>
      <w:r w:rsidR="001E7ACF" w:rsidRPr="007742CE">
        <w:t xml:space="preserve">. </w:t>
      </w:r>
    </w:p>
    <w:p w14:paraId="7C138169" w14:textId="52C19CA6" w:rsidR="00272DC2" w:rsidRPr="007742CE" w:rsidRDefault="00DF0A09" w:rsidP="004E3320">
      <w:pPr>
        <w:pBdr>
          <w:bottom w:val="none" w:sz="0" w:space="0" w:color="auto"/>
        </w:pBdr>
        <w:jc w:val="both"/>
      </w:pPr>
      <w:r w:rsidRPr="007742CE">
        <w:t xml:space="preserve">In the present study, we did not see longitudinal associations between baseline MD </w:t>
      </w:r>
      <w:r w:rsidR="00F05BD8" w:rsidRPr="007742CE">
        <w:t xml:space="preserve">adherence </w:t>
      </w:r>
      <w:r w:rsidRPr="007742CE">
        <w:t xml:space="preserve">and HR-QoL after </w:t>
      </w:r>
      <w:r w:rsidRPr="007742CE">
        <w:rPr>
          <w:rFonts w:cstheme="minorHAnsi"/>
        </w:rPr>
        <w:t>two-year follow-up</w:t>
      </w:r>
      <w:r w:rsidRPr="007742CE">
        <w:t xml:space="preserve">, although, borderline negative associations were observed between MD </w:t>
      </w:r>
      <w:r w:rsidR="00F05BD8" w:rsidRPr="007742CE">
        <w:t xml:space="preserve">adherence </w:t>
      </w:r>
      <w:r w:rsidRPr="007742CE">
        <w:t xml:space="preserve">and negative affect in secondary </w:t>
      </w:r>
      <w:r w:rsidRPr="007742CE">
        <w:lastRenderedPageBreak/>
        <w:t>school boys and girls. In this regard, we have not found any other longitudinal studies analysing this association in Spanish or Mediterranean adolescent populations. To our knowledge, the only longitudinal study carried out in Spain reported a positive association between the adherence to the MD and HR-QoL in an adult population</w:t>
      </w:r>
      <w:r w:rsidR="00A25F15" w:rsidRPr="007742CE">
        <w:rPr>
          <w:vertAlign w:val="superscript"/>
        </w:rPr>
        <w:fldChar w:fldCharType="begin">
          <w:fldData xml:space="preserve">PEVuZE5vdGU+PENpdGU+PEF1dGhvcj5IZW5yaXF1ZXogU2FuY2hlejwvQXV0aG9yPjxZZWFyPjIw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</w:fldData>
        </w:fldChar>
      </w:r>
      <w:r w:rsidR="00BB6427" w:rsidRPr="007742CE">
        <w:rPr>
          <w:vertAlign w:val="superscript"/>
        </w:rPr>
        <w:instrText xml:space="preserve"> ADDIN EN.CITE </w:instrText>
      </w:r>
      <w:r w:rsidR="00BB6427" w:rsidRPr="007742CE">
        <w:rPr>
          <w:vertAlign w:val="superscript"/>
        </w:rPr>
        <w:fldChar w:fldCharType="begin">
          <w:fldData xml:space="preserve">PEVuZE5vdGU+PENpdGU+PEF1dGhvcj5IZW5yaXF1ZXogU2FuY2hlejwvQXV0aG9yPjxZZWFyPjIw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</w:fldData>
        </w:fldChar>
      </w:r>
      <w:r w:rsidR="00BB6427" w:rsidRPr="007742CE">
        <w:rPr>
          <w:vertAlign w:val="superscript"/>
        </w:rPr>
        <w:instrText xml:space="preserve"> ADDIN EN.CITE.DATA </w:instrText>
      </w:r>
      <w:r w:rsidR="00BB6427" w:rsidRPr="007742CE">
        <w:rPr>
          <w:vertAlign w:val="superscript"/>
        </w:rPr>
      </w:r>
      <w:r w:rsidR="00BB6427" w:rsidRPr="007742CE">
        <w:rPr>
          <w:vertAlign w:val="superscript"/>
        </w:rPr>
        <w:fldChar w:fldCharType="end"/>
      </w:r>
      <w:r w:rsidR="00A25F15" w:rsidRPr="007742CE">
        <w:rPr>
          <w:vertAlign w:val="superscript"/>
        </w:rPr>
      </w:r>
      <w:r w:rsidR="00A25F15" w:rsidRPr="007742CE">
        <w:rPr>
          <w:vertAlign w:val="superscript"/>
        </w:rPr>
        <w:fldChar w:fldCharType="separate"/>
      </w:r>
      <w:r w:rsidR="00BB6427" w:rsidRPr="007742CE">
        <w:rPr>
          <w:noProof/>
          <w:vertAlign w:val="superscript"/>
        </w:rPr>
        <w:t>(</w:t>
      </w:r>
      <w:hyperlink w:anchor="_ENREF_28" w:tooltip="Henriquez Sanchez, 2012 #420" w:history="1">
        <w:r w:rsidR="00BB6427" w:rsidRPr="007742CE">
          <w:rPr>
            <w:noProof/>
            <w:vertAlign w:val="superscript"/>
          </w:rPr>
          <w:t>28</w:t>
        </w:r>
      </w:hyperlink>
      <w:r w:rsidR="00BB6427" w:rsidRPr="007742CE">
        <w:rPr>
          <w:noProof/>
          <w:vertAlign w:val="superscript"/>
        </w:rPr>
        <w:t>)</w:t>
      </w:r>
      <w:r w:rsidR="00A25F15" w:rsidRPr="007742CE">
        <w:rPr>
          <w:vertAlign w:val="superscript"/>
        </w:rPr>
        <w:fldChar w:fldCharType="end"/>
      </w:r>
      <w:r w:rsidR="009E70EA" w:rsidRPr="007742CE">
        <w:t xml:space="preserve">. </w:t>
      </w:r>
      <w:r w:rsidRPr="007742CE">
        <w:t>In addition, studies conducted in non-Mediterranean populations found evidence of a longitudinal association between high quality diets and a more favorable HR-QOL in older adults</w:t>
      </w:r>
      <w:r w:rsidR="00A25F15" w:rsidRPr="007742CE">
        <w:rPr>
          <w:vertAlign w:val="superscript"/>
        </w:rPr>
        <w:fldChar w:fldCharType="begin"/>
      </w:r>
      <w:r w:rsidR="00BB6427" w:rsidRPr="007742CE">
        <w:rPr>
          <w:vertAlign w:val="superscript"/>
        </w:rPr>
        <w:instrText xml:space="preserve"> ADDIN EN.CITE &lt;EndNote&gt;&lt;Cite&gt;&lt;Author&gt;Milte&lt;/Author&gt;&lt;Year&gt;2016&lt;/Year&gt;&lt;RecNum&gt;419&lt;/RecNum&gt;&lt;DisplayText&gt;(29)&lt;/DisplayText&gt;&lt;record&gt;&lt;rec-number&gt;419&lt;/rec-number&gt;&lt;foreign-keys&gt;&lt;key app="EN" db-id="p5ea0290opep2gewaex5dsttweexv2xp2sax"&gt;419&lt;/key&gt;&lt;/foreign-keys&gt;&lt;ref-type name="Journal Article"&gt;17&lt;/ref-type&gt;&lt;contributors&gt;&lt;authors&gt;&lt;author&gt;Milte, C. M.&lt;/author&gt;&lt;author&gt;McNaughton, S. A.&lt;/author&gt;&lt;/authors&gt;&lt;/contributors&gt;&lt;auth-address&gt;Centre for Physical Activity and Nutrition Research, School of Exercise and Nutrition Sciences, Deakin University, 221 Burwood Highway, Burwood, Melbourne, VIC, 3125, Australia. catherine.milte@deakin.edu.au.&amp;#xD;Centre for Physical Activity and Nutrition Research, School of Exercise and Nutrition Sciences, Deakin University, 221 Burwood Highway, Burwood, Melbourne, VIC, 3125, Australia.&lt;/auth-address&gt;&lt;titles&gt;&lt;title&gt;Dietary patterns and successful ageing: a systematic review&lt;/title&gt;&lt;secondary-title&gt;Eur J Nutr&lt;/secondary-title&gt;&lt;/titles&gt;&lt;periodical&gt;&lt;full-title&gt;Eur J Nutr&lt;/full-title&gt;&lt;/periodical&gt;&lt;pages&gt;423-450&lt;/pages&gt;&lt;volume&gt;55&lt;/volume&gt;&lt;number&gt;2&lt;/number&gt;&lt;edition&gt;2015/12/24&lt;/edition&gt;&lt;keywords&gt;&lt;keyword&gt;Aging/*physiology&lt;/keyword&gt;&lt;keyword&gt;Cognition&lt;/keyword&gt;&lt;keyword&gt;*Diet&lt;/keyword&gt;&lt;keyword&gt;Humans&lt;/keyword&gt;&lt;keyword&gt;Mental Health&lt;/keyword&gt;&lt;keyword&gt;Outcome Assessment (Health Care)&lt;/keyword&gt;&lt;keyword&gt;Quality of Life&lt;/keyword&gt;&lt;/keywords&gt;&lt;dates&gt;&lt;year&gt;2016&lt;/year&gt;&lt;pub-dates&gt;&lt;date&gt;Mar&lt;/date&gt;&lt;/pub-dates&gt;&lt;/dates&gt;&lt;isbn&gt;1436-6215 (Electronic)&amp;#xD;1436-6207 (Linking)&lt;/isbn&gt;&lt;accession-num&gt;26695408&lt;/accession-num&gt;&lt;urls&gt;&lt;related-urls&gt;&lt;url&gt;http://www.ncbi.nlm.nih.gov/pubmed/26695408&lt;/url&gt;&lt;/related-urls&gt;&lt;/urls&gt;&lt;custom2&gt;4767865&lt;/custom2&gt;&lt;electronic-resource-num&gt;10.1007/s00394-015-1123-7&amp;#xD;10.1007/s00394-015-1123-7 [pii]&lt;/electronic-resource-num&gt;&lt;language&gt;eng&lt;/language&gt;&lt;/record&gt;&lt;/Cite&gt;&lt;/EndNote&gt;</w:instrText>
      </w:r>
      <w:r w:rsidR="00A25F15" w:rsidRPr="007742CE">
        <w:rPr>
          <w:vertAlign w:val="superscript"/>
        </w:rPr>
        <w:fldChar w:fldCharType="separate"/>
      </w:r>
      <w:r w:rsidR="00BB6427" w:rsidRPr="007742CE">
        <w:rPr>
          <w:noProof/>
          <w:vertAlign w:val="superscript"/>
        </w:rPr>
        <w:t>(</w:t>
      </w:r>
      <w:hyperlink w:anchor="_ENREF_29" w:tooltip="Milte, 2016 #419" w:history="1">
        <w:r w:rsidR="00BB6427" w:rsidRPr="007742CE">
          <w:rPr>
            <w:noProof/>
            <w:vertAlign w:val="superscript"/>
          </w:rPr>
          <w:t>29</w:t>
        </w:r>
      </w:hyperlink>
      <w:r w:rsidR="00BB6427" w:rsidRPr="007742CE">
        <w:rPr>
          <w:noProof/>
          <w:vertAlign w:val="superscript"/>
        </w:rPr>
        <w:t>)</w:t>
      </w:r>
      <w:r w:rsidR="00A25F15" w:rsidRPr="007742CE">
        <w:rPr>
          <w:vertAlign w:val="superscript"/>
        </w:rPr>
        <w:fldChar w:fldCharType="end"/>
      </w:r>
      <w:r w:rsidR="00E941AB" w:rsidRPr="007742CE">
        <w:t xml:space="preserve">. </w:t>
      </w:r>
      <w:r w:rsidRPr="007742CE">
        <w:t>For example, a study carried out in an older Australian population found greater adherence to a healthy diet to be associated with a more favorable HR-QoL two years later, in men and women aged 55-65 years</w:t>
      </w:r>
      <w:r w:rsidR="00A25F15" w:rsidRPr="007742CE">
        <w:rPr>
          <w:vertAlign w:val="superscript"/>
        </w:rPr>
        <w:fldChar w:fldCharType="begin">
          <w:fldData xml:space="preserve">PEVuZE5vdGU+PENpdGU+PEF1dGhvcj5NaWx0ZTwvQXV0aG9yPjxZZWFyPjIwMTU8L1llYXI+PFJl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</w:fldData>
        </w:fldChar>
      </w:r>
      <w:r w:rsidR="00BB6427" w:rsidRPr="007742CE">
        <w:rPr>
          <w:vertAlign w:val="superscript"/>
        </w:rPr>
        <w:instrText xml:space="preserve"> ADDIN EN.CITE </w:instrText>
      </w:r>
      <w:r w:rsidR="00BB6427" w:rsidRPr="007742CE">
        <w:rPr>
          <w:vertAlign w:val="superscript"/>
        </w:rPr>
        <w:fldChar w:fldCharType="begin">
          <w:fldData xml:space="preserve">PEVuZE5vdGU+PENpdGU+PEF1dGhvcj5NaWx0ZTwvQXV0aG9yPjxZZWFyPjIwMTU8L1llYXI+PFJl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</w:fldData>
        </w:fldChar>
      </w:r>
      <w:r w:rsidR="00BB6427" w:rsidRPr="007742CE">
        <w:rPr>
          <w:vertAlign w:val="superscript"/>
        </w:rPr>
        <w:instrText xml:space="preserve"> ADDIN EN.CITE.DATA </w:instrText>
      </w:r>
      <w:r w:rsidR="00BB6427" w:rsidRPr="007742CE">
        <w:rPr>
          <w:vertAlign w:val="superscript"/>
        </w:rPr>
      </w:r>
      <w:r w:rsidR="00BB6427" w:rsidRPr="007742CE">
        <w:rPr>
          <w:vertAlign w:val="superscript"/>
        </w:rPr>
        <w:fldChar w:fldCharType="end"/>
      </w:r>
      <w:r w:rsidR="00A25F15" w:rsidRPr="007742CE">
        <w:rPr>
          <w:vertAlign w:val="superscript"/>
        </w:rPr>
      </w:r>
      <w:r w:rsidR="00A25F15" w:rsidRPr="007742CE">
        <w:rPr>
          <w:vertAlign w:val="superscript"/>
        </w:rPr>
        <w:fldChar w:fldCharType="separate"/>
      </w:r>
      <w:r w:rsidR="00BB6427" w:rsidRPr="007742CE">
        <w:rPr>
          <w:noProof/>
          <w:vertAlign w:val="superscript"/>
        </w:rPr>
        <w:t>(</w:t>
      </w:r>
      <w:hyperlink w:anchor="_ENREF_30" w:tooltip="Milte, 2015 #193" w:history="1">
        <w:r w:rsidR="00BB6427" w:rsidRPr="007742CE">
          <w:rPr>
            <w:noProof/>
            <w:vertAlign w:val="superscript"/>
          </w:rPr>
          <w:t>30</w:t>
        </w:r>
      </w:hyperlink>
      <w:r w:rsidR="00BB6427" w:rsidRPr="007742CE">
        <w:rPr>
          <w:noProof/>
          <w:vertAlign w:val="superscript"/>
        </w:rPr>
        <w:t>)</w:t>
      </w:r>
      <w:r w:rsidR="00A25F15" w:rsidRPr="007742CE">
        <w:rPr>
          <w:vertAlign w:val="superscript"/>
        </w:rPr>
        <w:fldChar w:fldCharType="end"/>
      </w:r>
      <w:r w:rsidR="00E941AB" w:rsidRPr="007742CE">
        <w:t>.</w:t>
      </w:r>
    </w:p>
    <w:p w14:paraId="1358906F" w14:textId="1C94BA6C" w:rsidR="00DF0A09" w:rsidRPr="007742CE" w:rsidRDefault="00DF0A09" w:rsidP="00DF0A09">
      <w:pPr>
        <w:pBdr>
          <w:bottom w:val="none" w:sz="0" w:space="0" w:color="auto"/>
        </w:pBdr>
        <w:jc w:val="both"/>
        <w:rPr>
          <w:i/>
        </w:rPr>
      </w:pPr>
      <w:r w:rsidRPr="007742CE">
        <w:rPr>
          <w:i/>
        </w:rPr>
        <w:t xml:space="preserve">Differences in the cross-sectional association of MD </w:t>
      </w:r>
      <w:r w:rsidR="00F05BD8" w:rsidRPr="007742CE">
        <w:rPr>
          <w:i/>
        </w:rPr>
        <w:t>adherence</w:t>
      </w:r>
      <w:r w:rsidRPr="007742CE">
        <w:rPr>
          <w:i/>
        </w:rPr>
        <w:t xml:space="preserve"> and wellbeing indicators between baseline and two-year follow-up.</w:t>
      </w:r>
    </w:p>
    <w:p w14:paraId="47A9AC65" w14:textId="61C01206" w:rsidR="00F83A92" w:rsidRPr="007742CE" w:rsidRDefault="00DF0A09" w:rsidP="00DF0A09">
      <w:pPr>
        <w:pBdr>
          <w:bottom w:val="none" w:sz="0" w:space="0" w:color="auto"/>
        </w:pBdr>
        <w:jc w:val="both"/>
      </w:pPr>
      <w:r w:rsidRPr="007742CE">
        <w:t xml:space="preserve">In the present study, we found that higher MD </w:t>
      </w:r>
      <w:r w:rsidR="00F05BD8" w:rsidRPr="007742CE">
        <w:t xml:space="preserve">adherence </w:t>
      </w:r>
      <w:r w:rsidRPr="007742CE">
        <w:t xml:space="preserve"> was associated with better HR-QoL and positive affect in secondary school girls and boys at baseline, and lower negative affect scores in secondary school adolescent girls and boys at two-year follow-up. These variations observed in the associations examined between baseline and two-year follow-up, may be related to changes experienced by the participants between childhood and adolescence. From baseline to 2-year follow-up, the change in age of boys and girls in both groups (Table 1) was reflected in significant increases in self-reported Tanner staging (Table 1).  However, the influence of these changes in biological maturation was tested and discarded, due to the variable showing no influence on the associations examined.  We could only speculate that critical times during childhood and adolescence could bring potential differences in psychological maturity (that were not measured in this study), which may influence the relationships between MD </w:t>
      </w:r>
      <w:r w:rsidR="00F05BD8" w:rsidRPr="007742CE">
        <w:t xml:space="preserve">adherence </w:t>
      </w:r>
      <w:r w:rsidRPr="007742CE">
        <w:t>and wellbeing indicators. Furthermore, sex and age differences in wellbeing indictors have been widely described in the literature</w:t>
      </w:r>
      <w:r w:rsidR="00A25F15" w:rsidRPr="007742CE">
        <w:rPr>
          <w:vertAlign w:val="superscript"/>
        </w:rPr>
        <w:fldChar w:fldCharType="begin">
          <w:fldData xml:space="preserve">PEVuZE5vdGU+PENpdGU+PEF1dGhvcj5DYXZhbGxvPC9BdXRob3I+PFllYXI+MjAxNTwvWWVhcj48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</w:fldData>
        </w:fldChar>
      </w:r>
      <w:r w:rsidR="00BB6427" w:rsidRPr="007742CE">
        <w:rPr>
          <w:vertAlign w:val="superscript"/>
        </w:rPr>
        <w:instrText xml:space="preserve"> ADDIN EN.CITE </w:instrText>
      </w:r>
      <w:r w:rsidR="00BB6427" w:rsidRPr="007742CE">
        <w:rPr>
          <w:vertAlign w:val="superscript"/>
        </w:rPr>
        <w:fldChar w:fldCharType="begin">
          <w:fldData xml:space="preserve">PEVuZE5vdGU+PENpdGU+PEF1dGhvcj5DYXZhbGxvPC9BdXRob3I+PFllYXI+MjAxNTwvWWVhcj48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</w:fldData>
        </w:fldChar>
      </w:r>
      <w:r w:rsidR="00BB6427" w:rsidRPr="007742CE">
        <w:rPr>
          <w:vertAlign w:val="superscript"/>
        </w:rPr>
        <w:instrText xml:space="preserve"> ADDIN EN.CITE.DATA </w:instrText>
      </w:r>
      <w:r w:rsidR="00BB6427" w:rsidRPr="007742CE">
        <w:rPr>
          <w:vertAlign w:val="superscript"/>
        </w:rPr>
      </w:r>
      <w:r w:rsidR="00BB6427" w:rsidRPr="007742CE">
        <w:rPr>
          <w:vertAlign w:val="superscript"/>
        </w:rPr>
        <w:fldChar w:fldCharType="end"/>
      </w:r>
      <w:r w:rsidR="00A25F15" w:rsidRPr="007742CE">
        <w:rPr>
          <w:vertAlign w:val="superscript"/>
        </w:rPr>
      </w:r>
      <w:r w:rsidR="00A25F15" w:rsidRPr="007742CE">
        <w:rPr>
          <w:vertAlign w:val="superscript"/>
        </w:rPr>
        <w:fldChar w:fldCharType="separate"/>
      </w:r>
      <w:r w:rsidR="00BB6427" w:rsidRPr="007742CE">
        <w:rPr>
          <w:noProof/>
          <w:vertAlign w:val="superscript"/>
        </w:rPr>
        <w:t>(</w:t>
      </w:r>
      <w:hyperlink w:anchor="_ENREF_31" w:tooltip="Cavallo, 2015 #167" w:history="1">
        <w:r w:rsidR="00BB6427" w:rsidRPr="007742CE">
          <w:rPr>
            <w:noProof/>
            <w:vertAlign w:val="superscript"/>
          </w:rPr>
          <w:t>31</w:t>
        </w:r>
      </w:hyperlink>
      <w:r w:rsidR="00BB6427" w:rsidRPr="007742CE">
        <w:rPr>
          <w:noProof/>
          <w:vertAlign w:val="superscript"/>
        </w:rPr>
        <w:t xml:space="preserve">, </w:t>
      </w:r>
      <w:hyperlink w:anchor="_ENREF_32" w:tooltip="Michel, 2009 #118" w:history="1">
        <w:r w:rsidR="00BB6427" w:rsidRPr="007742CE">
          <w:rPr>
            <w:noProof/>
            <w:vertAlign w:val="superscript"/>
          </w:rPr>
          <w:t>32</w:t>
        </w:r>
      </w:hyperlink>
      <w:r w:rsidR="00BB6427" w:rsidRPr="007742CE">
        <w:rPr>
          <w:noProof/>
          <w:vertAlign w:val="superscript"/>
        </w:rPr>
        <w:t>)</w:t>
      </w:r>
      <w:r w:rsidR="00A25F15" w:rsidRPr="007742CE">
        <w:rPr>
          <w:vertAlign w:val="superscript"/>
        </w:rPr>
        <w:fldChar w:fldCharType="end"/>
      </w:r>
      <w:r w:rsidRPr="007742CE">
        <w:t xml:space="preserve"> and could also be involved in the variations observed in the relationship of MD </w:t>
      </w:r>
      <w:r w:rsidR="00F05BD8" w:rsidRPr="007742CE">
        <w:t>adherence</w:t>
      </w:r>
      <w:r w:rsidRPr="007742CE">
        <w:t xml:space="preserve"> and wellbeing between baseline and 2-year follow-up.</w:t>
      </w:r>
    </w:p>
    <w:p w14:paraId="53476FC3" w14:textId="682A6C09" w:rsidR="00DF0A09" w:rsidRPr="007742CE" w:rsidRDefault="00DF0A09" w:rsidP="00DF0A09">
      <w:pPr>
        <w:pBdr>
          <w:bottom w:val="none" w:sz="0" w:space="0" w:color="auto"/>
        </w:pBdr>
        <w:jc w:val="both"/>
        <w:rPr>
          <w:i/>
        </w:rPr>
      </w:pPr>
      <w:r w:rsidRPr="007742CE">
        <w:rPr>
          <w:i/>
        </w:rPr>
        <w:t xml:space="preserve">Changes in wellbeing indicators and MD </w:t>
      </w:r>
      <w:r w:rsidR="00F05BD8" w:rsidRPr="007742CE">
        <w:rPr>
          <w:i/>
        </w:rPr>
        <w:t xml:space="preserve">adherence </w:t>
      </w:r>
      <w:r w:rsidRPr="007742CE">
        <w:rPr>
          <w:i/>
        </w:rPr>
        <w:t>along two-years follow up</w:t>
      </w:r>
    </w:p>
    <w:p w14:paraId="76977A35" w14:textId="757EE9A8" w:rsidR="008D5D01" w:rsidRPr="007742CE" w:rsidRDefault="00DF0A09" w:rsidP="00DF0A09">
      <w:pPr>
        <w:pBdr>
          <w:bottom w:val="none" w:sz="0" w:space="0" w:color="auto"/>
        </w:pBdr>
        <w:jc w:val="both"/>
      </w:pPr>
      <w:r w:rsidRPr="007742CE">
        <w:t xml:space="preserve">In the present study, we found that HR-QoL and positive affect scores decreased and negative affect increased in primary and secondary school girls and boys, except negative affect scores improved in secondary school girls only, indicating that overall wellbeing had deteriorated over the two years of the study. The only improvement observed consisted of a decrease in negative affect in the primary school girls and boys. These </w:t>
      </w:r>
      <w:r w:rsidRPr="007742CE">
        <w:lastRenderedPageBreak/>
        <w:t>results are difficult to interpret, however, they are partially consistent with the age and sex differences described in the literature examining wellbeing indicators, and previously mentioned in this manuscript. Less favorable wellbeing has been shown with increasing age of the adolescents, particularly in female adolescent populations</w:t>
      </w:r>
      <w:r w:rsidR="00A25F15" w:rsidRPr="007742CE">
        <w:rPr>
          <w:vertAlign w:val="superscript"/>
        </w:rPr>
        <w:fldChar w:fldCharType="begin"/>
      </w:r>
      <w:r w:rsidR="00BB6427" w:rsidRPr="007742CE">
        <w:rPr>
          <w:vertAlign w:val="superscript"/>
        </w:rPr>
        <w:instrText xml:space="preserve"> ADDIN EN.CITE &lt;EndNote&gt;&lt;Cite&gt;&lt;Author&gt;Cavallo&lt;/Author&gt;&lt;Year&gt;2015&lt;/Year&gt;&lt;RecNum&gt;167&lt;/RecNum&gt;&lt;DisplayText&gt;(31)&lt;/DisplayText&gt;&lt;record&gt;&lt;rec-number&gt;167&lt;/rec-number&gt;&lt;foreign-keys&gt;&lt;key app="EN" db-id="v5vrwe20r9rwsbea99v5wefwzapf52z5ex9r"&gt;167&lt;/key&gt;&lt;/foreign-keys&gt;&lt;ref-type name="Journal Article"&gt;17&lt;/ref-type&gt;&lt;contributors&gt;&lt;authors&gt;&lt;author&gt;Cavallo, F.&lt;/author&gt;&lt;author&gt;Dalmasso, P.&lt;/author&gt;&lt;author&gt;Ottova-Jordan, V.&lt;/author&gt;&lt;author&gt;Brooks, F.&lt;/author&gt;&lt;author&gt;Mazur, J.&lt;/author&gt;&lt;author&gt;Valimaa, R.&lt;/author&gt;&lt;author&gt;Gobina, I.&lt;/author&gt;&lt;author&gt;Gaspar de Matos, M.&lt;/author&gt;&lt;author&gt;Raven-Sieberer, U.&lt;/author&gt;&lt;/authors&gt;&lt;/contributors&gt;&lt;auth-address&gt;1 Department of Public Health and Paediatrics, University of Torino, Torino, Italy franco.cavallo@unito.it.&amp;#xD;1 Department of Public Health and Paediatrics, University of Torino, Torino, Italy.&lt;/auth-address&gt;&lt;titles&gt;&lt;title&gt;Trends in life satisfaction in European and North-American adolescents from 2002 to 2010 in over 30 countries&lt;/title&gt;&lt;secondary-title&gt;Eur J Public Health&lt;/secondary-title&gt;&lt;/titles&gt;&lt;periodical&gt;&lt;full-title&gt;Eur J Public Health&lt;/full-title&gt;&lt;/periodical&gt;&lt;pages&gt;80-2&lt;/pages&gt;&lt;volume&gt;25 Suppl 2&lt;/volume&gt;&lt;edition&gt;2015/03/26&lt;/edition&gt;&lt;keywords&gt;&lt;keyword&gt;Adolescent&lt;/keyword&gt;&lt;keyword&gt;*Adolescent Behavior&lt;/keyword&gt;&lt;keyword&gt;Child&lt;/keyword&gt;&lt;keyword&gt;Europe&lt;/keyword&gt;&lt;keyword&gt;Female&lt;/keyword&gt;&lt;keyword&gt;Health Surveys&lt;/keyword&gt;&lt;keyword&gt;Humans&lt;/keyword&gt;&lt;keyword&gt;Male&lt;/keyword&gt;&lt;keyword&gt;North America&lt;/keyword&gt;&lt;keyword&gt;*Personal Satisfaction&lt;/keyword&gt;&lt;keyword&gt;*Psychology, Adolescent&lt;/keyword&gt;&lt;keyword&gt;Sex Factors&lt;/keyword&gt;&lt;/keywords&gt;&lt;dates&gt;&lt;year&gt;2015&lt;/year&gt;&lt;pub-dates&gt;&lt;date&gt;Apr&lt;/date&gt;&lt;/pub-dates&gt;&lt;/dates&gt;&lt;isbn&gt;1464-360X (Electronic)&amp;#xD;1101-1262 (Linking)&lt;/isbn&gt;&lt;accession-num&gt;25805795&lt;/accession-num&gt;&lt;urls&gt;&lt;related-urls&gt;&lt;url&gt;http://www.ncbi.nlm.nih.gov/pubmed/25805795&lt;/url&gt;&lt;/related-urls&gt;&lt;/urls&gt;&lt;electronic-resource-num&gt;10.1093/eurpub/ckv014&amp;#xD;ckv014 [pii]&lt;/electronic-resource-num&gt;&lt;language&gt;eng&lt;/language&gt;&lt;/record&gt;&lt;/Cite&gt;&lt;/EndNote&gt;</w:instrText>
      </w:r>
      <w:r w:rsidR="00A25F15" w:rsidRPr="007742CE">
        <w:rPr>
          <w:vertAlign w:val="superscript"/>
        </w:rPr>
        <w:fldChar w:fldCharType="separate"/>
      </w:r>
      <w:r w:rsidR="00BB6427" w:rsidRPr="007742CE">
        <w:rPr>
          <w:noProof/>
          <w:vertAlign w:val="superscript"/>
        </w:rPr>
        <w:t>(</w:t>
      </w:r>
      <w:hyperlink w:anchor="_ENREF_31" w:tooltip="Cavallo, 2015 #167" w:history="1">
        <w:r w:rsidR="00BB6427" w:rsidRPr="007742CE">
          <w:rPr>
            <w:noProof/>
            <w:vertAlign w:val="superscript"/>
          </w:rPr>
          <w:t>31</w:t>
        </w:r>
      </w:hyperlink>
      <w:r w:rsidR="00BB6427" w:rsidRPr="007742CE">
        <w:rPr>
          <w:noProof/>
          <w:vertAlign w:val="superscript"/>
        </w:rPr>
        <w:t>)</w:t>
      </w:r>
      <w:r w:rsidR="00A25F15" w:rsidRPr="007742CE">
        <w:rPr>
          <w:vertAlign w:val="superscript"/>
        </w:rPr>
        <w:fldChar w:fldCharType="end"/>
      </w:r>
      <w:r w:rsidR="00B96766" w:rsidRPr="007742CE">
        <w:rPr>
          <w:rFonts w:ascii="Arial" w:hAnsi="Arial" w:cs="Arial"/>
          <w:sz w:val="20"/>
          <w:szCs w:val="20"/>
          <w:shd w:val="clear" w:color="auto" w:fill="FFFFFF"/>
        </w:rPr>
        <w:t>.</w:t>
      </w:r>
      <w:r w:rsidRPr="007742CE">
        <w:rPr>
          <w:rFonts w:ascii="Arial" w:hAnsi="Arial" w:cs="Arial"/>
          <w:sz w:val="20"/>
          <w:szCs w:val="20"/>
          <w:shd w:val="clear" w:color="auto" w:fill="FFFFFF"/>
        </w:rPr>
        <w:t xml:space="preserve"> </w:t>
      </w:r>
      <w:r w:rsidRPr="007742CE">
        <w:t>In particular, the tendency of a decreasing quality of life with age between childhood and adulthood has been reported previously</w:t>
      </w:r>
      <w:r w:rsidR="00A25F15" w:rsidRPr="007742CE">
        <w:rPr>
          <w:vertAlign w:val="superscript"/>
        </w:rPr>
        <w:fldChar w:fldCharType="begin"/>
      </w:r>
      <w:r w:rsidR="00BB6427" w:rsidRPr="007742CE">
        <w:rPr>
          <w:vertAlign w:val="superscript"/>
        </w:rPr>
        <w:instrText xml:space="preserve"> ADDIN EN.CITE &lt;EndNote&gt;&lt;Cite&gt;&lt;Author&gt;Michel&lt;/Author&gt;&lt;Year&gt;2009&lt;/Year&gt;&lt;RecNum&gt;118&lt;/RecNum&gt;&lt;DisplayText&gt;(32)&lt;/DisplayText&gt;&lt;record&gt;&lt;rec-number&gt;118&lt;/rec-number&gt;&lt;foreign-keys&gt;&lt;key app="EN" db-id="v5vrwe20r9rwsbea99v5wefwzapf52z5ex9r"&gt;118&lt;/key&gt;&lt;/foreign-keys&gt;&lt;ref-type name="Journal Article"&gt;17&lt;/ref-type&gt;&lt;contributors&gt;&lt;authors&gt;&lt;author&gt;Michel, Gisela&lt;/author&gt;&lt;author&gt;Bisegger, Corinna&lt;/author&gt;&lt;author&gt;Fuhr, Daniela C&lt;/author&gt;&lt;author&gt;Abel, Thomas&lt;/author&gt;&lt;/authors&gt;&lt;/contributors&gt;&lt;titles&gt;&lt;title&gt;Age and gender differences in health-related quality of life of children and adolescents in Europe: a multilevel analysis&lt;/title&gt;&lt;secondary-title&gt;Quality of life research&lt;/secondary-title&gt;&lt;/titles&gt;&lt;periodical&gt;&lt;full-title&gt;Quality of life research&lt;/full-title&gt;&lt;/periodical&gt;&lt;pages&gt;1147-1157&lt;/pages&gt;&lt;volume&gt;18&lt;/volume&gt;&lt;number&gt;9&lt;/number&gt;&lt;dates&gt;&lt;year&gt;2009&lt;/year&gt;&lt;/dates&gt;&lt;isbn&gt;0962-9343&lt;/isbn&gt;&lt;urls&gt;&lt;/urls&gt;&lt;/record&gt;&lt;/Cite&gt;&lt;/EndNote&gt;</w:instrText>
      </w:r>
      <w:r w:rsidR="00A25F15" w:rsidRPr="007742CE">
        <w:rPr>
          <w:vertAlign w:val="superscript"/>
        </w:rPr>
        <w:fldChar w:fldCharType="separate"/>
      </w:r>
      <w:r w:rsidR="00BB6427" w:rsidRPr="007742CE">
        <w:rPr>
          <w:noProof/>
          <w:vertAlign w:val="superscript"/>
        </w:rPr>
        <w:t>(</w:t>
      </w:r>
      <w:hyperlink w:anchor="_ENREF_32" w:tooltip="Michel, 2009 #118" w:history="1">
        <w:r w:rsidR="00BB6427" w:rsidRPr="007742CE">
          <w:rPr>
            <w:noProof/>
            <w:vertAlign w:val="superscript"/>
          </w:rPr>
          <w:t>32</w:t>
        </w:r>
      </w:hyperlink>
      <w:r w:rsidR="00BB6427" w:rsidRPr="007742CE">
        <w:rPr>
          <w:noProof/>
          <w:vertAlign w:val="superscript"/>
        </w:rPr>
        <w:t>)</w:t>
      </w:r>
      <w:r w:rsidR="00A25F15" w:rsidRPr="007742CE">
        <w:rPr>
          <w:vertAlign w:val="superscript"/>
        </w:rPr>
        <w:fldChar w:fldCharType="end"/>
      </w:r>
      <w:r w:rsidR="0046395A" w:rsidRPr="007742CE">
        <w:t xml:space="preserve">. </w:t>
      </w:r>
      <w:r w:rsidRPr="007742CE">
        <w:t>Possible explanations could include hormonal changes, stressful life events and less efficacious coping strategies that emerge among girls in this age-range</w:t>
      </w:r>
      <w:r w:rsidR="00A25F15" w:rsidRPr="007742CE">
        <w:rPr>
          <w:vertAlign w:val="superscript"/>
        </w:rPr>
        <w:fldChar w:fldCharType="begin"/>
      </w:r>
      <w:r w:rsidR="00BB6427" w:rsidRPr="007742CE">
        <w:rPr>
          <w:vertAlign w:val="superscript"/>
        </w:rPr>
        <w:instrText xml:space="preserve"> ADDIN EN.CITE &lt;EndNote&gt;&lt;Cite&gt;&lt;Author&gt;Michel&lt;/Author&gt;&lt;Year&gt;2009&lt;/Year&gt;&lt;RecNum&gt;118&lt;/RecNum&gt;&lt;DisplayText&gt;(32)&lt;/DisplayText&gt;&lt;record&gt;&lt;rec-number&gt;118&lt;/rec-number&gt;&lt;foreign-keys&gt;&lt;key app="EN" db-id="v5vrwe20r9rwsbea99v5wefwzapf52z5ex9r"&gt;118&lt;/key&gt;&lt;/foreign-keys&gt;&lt;ref-type name="Journal Article"&gt;17&lt;/ref-type&gt;&lt;contributors&gt;&lt;authors&gt;&lt;author&gt;Michel, Gisela&lt;/author&gt;&lt;author&gt;Bisegger, Corinna&lt;/author&gt;&lt;author&gt;Fuhr, Daniela C&lt;/author&gt;&lt;author&gt;Abel, Thomas&lt;/author&gt;&lt;/authors&gt;&lt;/contributors&gt;&lt;titles&gt;&lt;title&gt;Age and gender differences in health-related quality of life of children and adolescents in Europe: a multilevel analysis&lt;/title&gt;&lt;secondary-title&gt;Quality of life research&lt;/secondary-title&gt;&lt;/titles&gt;&lt;periodical&gt;&lt;full-title&gt;Quality of life research&lt;/full-title&gt;&lt;/periodical&gt;&lt;pages&gt;1147-1157&lt;/pages&gt;&lt;volume&gt;18&lt;/volume&gt;&lt;number&gt;9&lt;/number&gt;&lt;dates&gt;&lt;year&gt;2009&lt;/year&gt;&lt;/dates&gt;&lt;isbn&gt;0962-9343&lt;/isbn&gt;&lt;urls&gt;&lt;/urls&gt;&lt;/record&gt;&lt;/Cite&gt;&lt;/EndNote&gt;</w:instrText>
      </w:r>
      <w:r w:rsidR="00A25F15" w:rsidRPr="007742CE">
        <w:rPr>
          <w:vertAlign w:val="superscript"/>
        </w:rPr>
        <w:fldChar w:fldCharType="separate"/>
      </w:r>
      <w:r w:rsidR="00BB6427" w:rsidRPr="007742CE">
        <w:rPr>
          <w:noProof/>
          <w:vertAlign w:val="superscript"/>
        </w:rPr>
        <w:t>(</w:t>
      </w:r>
      <w:hyperlink w:anchor="_ENREF_32" w:tooltip="Michel, 2009 #118" w:history="1">
        <w:r w:rsidR="00BB6427" w:rsidRPr="007742CE">
          <w:rPr>
            <w:noProof/>
            <w:vertAlign w:val="superscript"/>
          </w:rPr>
          <w:t>32</w:t>
        </w:r>
      </w:hyperlink>
      <w:r w:rsidR="00BB6427" w:rsidRPr="007742CE">
        <w:rPr>
          <w:noProof/>
          <w:vertAlign w:val="superscript"/>
        </w:rPr>
        <w:t>)</w:t>
      </w:r>
      <w:r w:rsidR="00A25F15" w:rsidRPr="007742CE">
        <w:rPr>
          <w:vertAlign w:val="superscript"/>
        </w:rPr>
        <w:fldChar w:fldCharType="end"/>
      </w:r>
      <w:r w:rsidR="00130F68" w:rsidRPr="007742CE">
        <w:rPr>
          <w:rFonts w:ascii="Calibri" w:hAnsi="Calibri"/>
        </w:rPr>
        <w:t>.</w:t>
      </w:r>
    </w:p>
    <w:p w14:paraId="2C383273" w14:textId="6B49652E" w:rsidR="0023051D" w:rsidRPr="007742CE" w:rsidRDefault="00DF0A09" w:rsidP="004E3320">
      <w:pPr>
        <w:pBdr>
          <w:bottom w:val="none" w:sz="0" w:space="0" w:color="auto"/>
        </w:pBdr>
        <w:spacing w:after="0"/>
      </w:pPr>
      <w:r w:rsidRPr="007742CE">
        <w:t xml:space="preserve">In the current study we found that MD </w:t>
      </w:r>
      <w:r w:rsidR="00F05BD8" w:rsidRPr="007742CE">
        <w:t xml:space="preserve">adherence </w:t>
      </w:r>
      <w:r w:rsidRPr="007742CE">
        <w:t>decreased over the two-year follow-up for primary and secondary girls and boys.  Relevant factors that could be associated with this change include an increase in screen time which has been associated with a poor diet</w:t>
      </w:r>
      <w:r w:rsidR="00A25F15" w:rsidRPr="007742CE">
        <w:rPr>
          <w:vertAlign w:val="superscript"/>
        </w:rPr>
        <w:fldChar w:fldCharType="begin">
          <w:fldData xml:space="preserve">PEVuZE5vdGU+PENpdGU+PEF1dGhvcj5GYWxiZTwvQXV0aG9yPjxZZWFyPjIwMTQ8L1llYXI+PFJl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</w:fldData>
        </w:fldChar>
      </w:r>
      <w:r w:rsidR="00BB6427" w:rsidRPr="007742CE">
        <w:rPr>
          <w:vertAlign w:val="superscript"/>
        </w:rPr>
        <w:instrText xml:space="preserve"> ADDIN EN.CITE </w:instrText>
      </w:r>
      <w:r w:rsidR="00BB6427" w:rsidRPr="007742CE">
        <w:rPr>
          <w:vertAlign w:val="superscript"/>
        </w:rPr>
        <w:fldChar w:fldCharType="begin">
          <w:fldData xml:space="preserve">PEVuZE5vdGU+PENpdGU+PEF1dGhvcj5GYWxiZTwvQXV0aG9yPjxZZWFyPjIwMTQ8L1llYXI+PFJl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</w:fldData>
        </w:fldChar>
      </w:r>
      <w:r w:rsidR="00BB6427" w:rsidRPr="007742CE">
        <w:rPr>
          <w:vertAlign w:val="superscript"/>
        </w:rPr>
        <w:instrText xml:space="preserve"> ADDIN EN.CITE.DATA </w:instrText>
      </w:r>
      <w:r w:rsidR="00BB6427" w:rsidRPr="007742CE">
        <w:rPr>
          <w:vertAlign w:val="superscript"/>
        </w:rPr>
      </w:r>
      <w:r w:rsidR="00BB6427" w:rsidRPr="007742CE">
        <w:rPr>
          <w:vertAlign w:val="superscript"/>
        </w:rPr>
        <w:fldChar w:fldCharType="end"/>
      </w:r>
      <w:r w:rsidR="00A25F15" w:rsidRPr="007742CE">
        <w:rPr>
          <w:vertAlign w:val="superscript"/>
        </w:rPr>
      </w:r>
      <w:r w:rsidR="00A25F15" w:rsidRPr="007742CE">
        <w:rPr>
          <w:vertAlign w:val="superscript"/>
        </w:rPr>
        <w:fldChar w:fldCharType="separate"/>
      </w:r>
      <w:r w:rsidR="00BB6427" w:rsidRPr="007742CE">
        <w:rPr>
          <w:noProof/>
          <w:vertAlign w:val="superscript"/>
        </w:rPr>
        <w:t>(</w:t>
      </w:r>
      <w:hyperlink w:anchor="_ENREF_33" w:tooltip="Falbe, 2014 #168" w:history="1">
        <w:r w:rsidR="00BB6427" w:rsidRPr="007742CE">
          <w:rPr>
            <w:noProof/>
            <w:vertAlign w:val="superscript"/>
          </w:rPr>
          <w:t>33</w:t>
        </w:r>
      </w:hyperlink>
      <w:r w:rsidR="00BB6427" w:rsidRPr="007742CE">
        <w:rPr>
          <w:noProof/>
          <w:vertAlign w:val="superscript"/>
        </w:rPr>
        <w:t>)</w:t>
      </w:r>
      <w:r w:rsidR="00A25F15" w:rsidRPr="007742CE">
        <w:rPr>
          <w:vertAlign w:val="superscript"/>
        </w:rPr>
        <w:fldChar w:fldCharType="end"/>
      </w:r>
      <w:r w:rsidR="00741E6B" w:rsidRPr="007742CE">
        <w:t xml:space="preserve">. </w:t>
      </w:r>
      <w:r w:rsidRPr="007742CE">
        <w:t>Parental control is also known to change during this period, and parental control has been shown to influence dietary patterns</w:t>
      </w:r>
      <w:r w:rsidR="00A25F15" w:rsidRPr="007742CE">
        <w:rPr>
          <w:vertAlign w:val="superscript"/>
        </w:rPr>
        <w:fldChar w:fldCharType="begin"/>
      </w:r>
      <w:r w:rsidR="00BB6427" w:rsidRPr="007742CE">
        <w:rPr>
          <w:vertAlign w:val="superscript"/>
        </w:rPr>
        <w:instrText xml:space="preserve"> ADDIN EN.CITE &lt;EndNote&gt;&lt;Cite&gt;&lt;Author&gt;Dickens&lt;/Author&gt;&lt;Year&gt;2014&lt;/Year&gt;&lt;RecNum&gt;169&lt;/RecNum&gt;&lt;DisplayText&gt;(34)&lt;/DisplayText&gt;&lt;record&gt;&lt;rec-number&gt;169&lt;/rec-number&gt;&lt;foreign-keys&gt;&lt;key app="EN" db-id="v5vrwe20r9rwsbea99v5wefwzapf52z5ex9r"&gt;169&lt;/key&gt;&lt;/foreign-keys&gt;&lt;ref-type name="Journal Article"&gt;17&lt;/ref-type&gt;&lt;contributors&gt;&lt;authors&gt;&lt;author&gt;Dickens, E.&lt;/author&gt;&lt;author&gt;Ogden, J.&lt;/author&gt;&lt;/authors&gt;&lt;/contributors&gt;&lt;auth-address&gt;School of Psychology, University of Surrey, Guildford, Surrey GU2 7XH, UK.&amp;#xD;School of Psychology, University of Surrey, Guildford, Surrey GU2 7XH, UK. Electronic address: J.Ogden@surrey.ac.uk.&lt;/auth-address&gt;&lt;titles&gt;&lt;title&gt;The role of parental control and modelling in predicting a child&amp;apos;s diet and relationship with food after they leave home. A prospective study&lt;/title&gt;&lt;secondary-title&gt;Appetite&lt;/secondary-title&gt;&lt;/titles&gt;&lt;periodical&gt;&lt;full-title&gt;Appetite&lt;/full-title&gt;&lt;/periodical&gt;&lt;pages&gt;23-9&lt;/pages&gt;&lt;volume&gt;76&lt;/volume&gt;&lt;edition&gt;2014/02/01&lt;/edition&gt;&lt;keywords&gt;&lt;keyword&gt;Adolescent&lt;/keyword&gt;&lt;keyword&gt;Adult&lt;/keyword&gt;&lt;keyword&gt;Diet/*psychology&lt;/keyword&gt;&lt;keyword&gt;Feeding Behavior/*psychology&lt;/keyword&gt;&lt;keyword&gt;Female&lt;/keyword&gt;&lt;keyword&gt;Follow-Up Studies&lt;/keyword&gt;&lt;keyword&gt;Food, Organic&lt;/keyword&gt;&lt;keyword&gt;Health Behavior&lt;/keyword&gt;&lt;keyword&gt;Humans&lt;/keyword&gt;&lt;keyword&gt;Male&lt;/keyword&gt;&lt;keyword&gt;Meals/psychology&lt;/keyword&gt;&lt;keyword&gt;Middle Aged&lt;/keyword&gt;&lt;keyword&gt;Parenting/*psychology&lt;/keyword&gt;&lt;keyword&gt;Prospective Studies&lt;/keyword&gt;&lt;keyword&gt;Surveys and Questionnaires&lt;/keyword&gt;&lt;keyword&gt;Young Adult&lt;/keyword&gt;&lt;/keywords&gt;&lt;dates&gt;&lt;year&gt;2014&lt;/year&gt;&lt;pub-dates&gt;&lt;date&gt;May&lt;/date&gt;&lt;/pub-dates&gt;&lt;/dates&gt;&lt;isbn&gt;1095-8304 (Electronic)&amp;#xD;0195-6663 (Linking)&lt;/isbn&gt;&lt;accession-num&gt;24480669&lt;/accession-num&gt;&lt;urls&gt;&lt;related-urls&gt;&lt;url&gt;http://www.ncbi.nlm.nih.gov/pubmed/24480669&lt;/url&gt;&lt;/related-urls&gt;&lt;/urls&gt;&lt;electronic-resource-num&gt;10.1016/j.appet.2014.01.013&amp;#xD;S0195-6663(14)00021-X [pii]&lt;/electronic-resource-num&gt;&lt;language&gt;eng&lt;/language&gt;&lt;/record&gt;&lt;/Cite&gt;&lt;/EndNote&gt;</w:instrText>
      </w:r>
      <w:r w:rsidR="00A25F15" w:rsidRPr="007742CE">
        <w:rPr>
          <w:vertAlign w:val="superscript"/>
        </w:rPr>
        <w:fldChar w:fldCharType="separate"/>
      </w:r>
      <w:r w:rsidR="00BB6427" w:rsidRPr="007742CE">
        <w:rPr>
          <w:noProof/>
          <w:vertAlign w:val="superscript"/>
        </w:rPr>
        <w:t>(</w:t>
      </w:r>
      <w:hyperlink w:anchor="_ENREF_34" w:tooltip="Dickens, 2014 #169" w:history="1">
        <w:r w:rsidR="00BB6427" w:rsidRPr="007742CE">
          <w:rPr>
            <w:noProof/>
            <w:vertAlign w:val="superscript"/>
          </w:rPr>
          <w:t>34</w:t>
        </w:r>
      </w:hyperlink>
      <w:r w:rsidR="00BB6427" w:rsidRPr="007742CE">
        <w:rPr>
          <w:noProof/>
          <w:vertAlign w:val="superscript"/>
        </w:rPr>
        <w:t>)</w:t>
      </w:r>
      <w:r w:rsidR="00A25F15" w:rsidRPr="007742CE">
        <w:rPr>
          <w:vertAlign w:val="superscript"/>
        </w:rPr>
        <w:fldChar w:fldCharType="end"/>
      </w:r>
      <w:r w:rsidR="00130F68" w:rsidRPr="007742CE">
        <w:t>.</w:t>
      </w:r>
    </w:p>
    <w:p w14:paraId="02F42E89" w14:textId="77777777" w:rsidR="001061A5" w:rsidRPr="007742CE" w:rsidRDefault="001061A5" w:rsidP="004E3320">
      <w:pPr>
        <w:pBdr>
          <w:bottom w:val="none" w:sz="0" w:space="0" w:color="auto"/>
        </w:pBdr>
        <w:spacing w:after="0"/>
      </w:pPr>
    </w:p>
    <w:p w14:paraId="6CA9FF8E" w14:textId="3BA801E5" w:rsidR="00DF0A09" w:rsidRPr="007742CE" w:rsidRDefault="00DF0A09" w:rsidP="00DF0A09">
      <w:pPr>
        <w:pBdr>
          <w:bottom w:val="none" w:sz="0" w:space="0" w:color="auto"/>
        </w:pBdr>
        <w:jc w:val="both"/>
        <w:rPr>
          <w:i/>
        </w:rPr>
      </w:pPr>
      <w:r w:rsidRPr="007742CE">
        <w:rPr>
          <w:i/>
        </w:rPr>
        <w:t xml:space="preserve">Potential reasons for the favorable effect of the MD </w:t>
      </w:r>
      <w:r w:rsidR="00F05BD8" w:rsidRPr="007742CE">
        <w:t>adherence</w:t>
      </w:r>
      <w:r w:rsidRPr="007742CE">
        <w:rPr>
          <w:i/>
        </w:rPr>
        <w:t xml:space="preserve"> on wellbeing.</w:t>
      </w:r>
    </w:p>
    <w:p w14:paraId="50BDD6DC" w14:textId="3A18D836" w:rsidR="007966B2" w:rsidRPr="007742CE" w:rsidRDefault="00DF0A09" w:rsidP="00DF0A09">
      <w:pPr>
        <w:pStyle w:val="Prrafodelista"/>
        <w:pBdr>
          <w:bottom w:val="none" w:sz="0" w:space="0" w:color="auto"/>
        </w:pBdr>
        <w:ind w:left="0"/>
        <w:jc w:val="both"/>
      </w:pPr>
      <w:r w:rsidRPr="007742CE">
        <w:t xml:space="preserve">The mechanism explaining the favorable effect of MD </w:t>
      </w:r>
      <w:r w:rsidR="00F05BD8" w:rsidRPr="007742CE">
        <w:t xml:space="preserve">adherence </w:t>
      </w:r>
      <w:r w:rsidRPr="007742CE">
        <w:t>on wellbeing is still unknown. However, previous studies have found the MD to have beneficial effects on brain functioning</w:t>
      </w:r>
      <w:r w:rsidR="00A25F15" w:rsidRPr="007742CE">
        <w:rPr>
          <w:vertAlign w:val="superscript"/>
        </w:rPr>
        <w:fldChar w:fldCharType="begin">
          <w:fldData xml:space="preserve">PEVuZE5vdGU+PENpdGU+PEF1dGhvcj5BbmFzdGFzaW91PC9BdXRob3I+PFllYXI+MjAxNzwvWWVh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</w:fldData>
        </w:fldChar>
      </w:r>
      <w:r w:rsidR="00BB6427" w:rsidRPr="007742CE">
        <w:rPr>
          <w:vertAlign w:val="superscript"/>
        </w:rPr>
        <w:instrText xml:space="preserve"> ADDIN EN.CITE </w:instrText>
      </w:r>
      <w:r w:rsidR="00BB6427" w:rsidRPr="007742CE">
        <w:rPr>
          <w:vertAlign w:val="superscript"/>
        </w:rPr>
        <w:fldChar w:fldCharType="begin">
          <w:fldData xml:space="preserve">PEVuZE5vdGU+PENpdGU+PEF1dGhvcj5BbmFzdGFzaW91PC9BdXRob3I+PFllYXI+MjAxNzwvWWVh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</w:fldData>
        </w:fldChar>
      </w:r>
      <w:r w:rsidR="00BB6427" w:rsidRPr="007742CE">
        <w:rPr>
          <w:vertAlign w:val="superscript"/>
        </w:rPr>
        <w:instrText xml:space="preserve"> ADDIN EN.CITE.DATA </w:instrText>
      </w:r>
      <w:r w:rsidR="00BB6427" w:rsidRPr="007742CE">
        <w:rPr>
          <w:vertAlign w:val="superscript"/>
        </w:rPr>
      </w:r>
      <w:r w:rsidR="00BB6427" w:rsidRPr="007742CE">
        <w:rPr>
          <w:vertAlign w:val="superscript"/>
        </w:rPr>
        <w:fldChar w:fldCharType="end"/>
      </w:r>
      <w:r w:rsidR="00A25F15" w:rsidRPr="007742CE">
        <w:rPr>
          <w:vertAlign w:val="superscript"/>
        </w:rPr>
      </w:r>
      <w:r w:rsidR="00A25F15" w:rsidRPr="007742CE">
        <w:rPr>
          <w:vertAlign w:val="superscript"/>
        </w:rPr>
        <w:fldChar w:fldCharType="separate"/>
      </w:r>
      <w:r w:rsidR="00BB6427" w:rsidRPr="007742CE">
        <w:rPr>
          <w:noProof/>
          <w:vertAlign w:val="superscript"/>
        </w:rPr>
        <w:t>(</w:t>
      </w:r>
      <w:hyperlink w:anchor="_ENREF_8" w:tooltip="Anastasiou, 2017 #156" w:history="1">
        <w:r w:rsidR="00BB6427" w:rsidRPr="007742CE">
          <w:rPr>
            <w:noProof/>
            <w:vertAlign w:val="superscript"/>
          </w:rPr>
          <w:t>8</w:t>
        </w:r>
      </w:hyperlink>
      <w:r w:rsidR="00BB6427" w:rsidRPr="007742CE">
        <w:rPr>
          <w:noProof/>
          <w:vertAlign w:val="superscript"/>
        </w:rPr>
        <w:t xml:space="preserve">, </w:t>
      </w:r>
      <w:hyperlink w:anchor="_ENREF_35" w:tooltip="Feart, 2015 #155" w:history="1">
        <w:r w:rsidR="00BB6427" w:rsidRPr="007742CE">
          <w:rPr>
            <w:noProof/>
            <w:vertAlign w:val="superscript"/>
          </w:rPr>
          <w:t>35</w:t>
        </w:r>
      </w:hyperlink>
      <w:r w:rsidR="00BB6427" w:rsidRPr="007742CE">
        <w:rPr>
          <w:noProof/>
          <w:vertAlign w:val="superscript"/>
        </w:rPr>
        <w:t>)</w:t>
      </w:r>
      <w:r w:rsidR="00A25F15" w:rsidRPr="007742CE">
        <w:rPr>
          <w:vertAlign w:val="superscript"/>
        </w:rPr>
        <w:fldChar w:fldCharType="end"/>
      </w:r>
      <w:r w:rsidR="001061A5" w:rsidRPr="007742CE">
        <w:t>,</w:t>
      </w:r>
      <w:r w:rsidR="001061A5" w:rsidRPr="007742CE">
        <w:rPr>
          <w:bCs/>
        </w:rPr>
        <w:t> </w:t>
      </w:r>
      <w:r w:rsidRPr="007742CE">
        <w:t>to act as a protective factor of neurodegenerative disease</w:t>
      </w:r>
      <w:r w:rsidR="00A25F15" w:rsidRPr="007742CE">
        <w:rPr>
          <w:vertAlign w:val="superscript"/>
        </w:rPr>
        <w:fldChar w:fldCharType="begin">
          <w:fldData xml:space="preserve">PEVuZE5vdGU+PENpdGU+PEF1dGhvcj5BbmFzdGFzaW91PC9BdXRob3I+PFllYXI+MjAxNzwvWWVh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=
</w:fldData>
        </w:fldChar>
      </w:r>
      <w:r w:rsidR="00BB6427" w:rsidRPr="007742CE">
        <w:rPr>
          <w:vertAlign w:val="superscript"/>
        </w:rPr>
        <w:instrText xml:space="preserve"> ADDIN EN.CITE </w:instrText>
      </w:r>
      <w:r w:rsidR="00BB6427" w:rsidRPr="007742CE">
        <w:rPr>
          <w:vertAlign w:val="superscript"/>
        </w:rPr>
        <w:fldChar w:fldCharType="begin">
          <w:fldData xml:space="preserve">PEVuZE5vdGU+PENpdGU+PEF1dGhvcj5BbmFzdGFzaW91PC9BdXRob3I+PFllYXI+MjAxNzwvWWVh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=
</w:fldData>
        </w:fldChar>
      </w:r>
      <w:r w:rsidR="00BB6427" w:rsidRPr="007742CE">
        <w:rPr>
          <w:vertAlign w:val="superscript"/>
        </w:rPr>
        <w:instrText xml:space="preserve"> ADDIN EN.CITE.DATA </w:instrText>
      </w:r>
      <w:r w:rsidR="00BB6427" w:rsidRPr="007742CE">
        <w:rPr>
          <w:vertAlign w:val="superscript"/>
        </w:rPr>
      </w:r>
      <w:r w:rsidR="00BB6427" w:rsidRPr="007742CE">
        <w:rPr>
          <w:vertAlign w:val="superscript"/>
        </w:rPr>
        <w:fldChar w:fldCharType="end"/>
      </w:r>
      <w:r w:rsidR="00A25F15" w:rsidRPr="007742CE">
        <w:rPr>
          <w:vertAlign w:val="superscript"/>
        </w:rPr>
      </w:r>
      <w:r w:rsidR="00A25F15" w:rsidRPr="007742CE">
        <w:rPr>
          <w:vertAlign w:val="superscript"/>
        </w:rPr>
        <w:fldChar w:fldCharType="separate"/>
      </w:r>
      <w:r w:rsidR="00BB6427" w:rsidRPr="007742CE">
        <w:rPr>
          <w:noProof/>
          <w:vertAlign w:val="superscript"/>
        </w:rPr>
        <w:t>(</w:t>
      </w:r>
      <w:hyperlink w:anchor="_ENREF_8" w:tooltip="Anastasiou, 2017 #156" w:history="1">
        <w:r w:rsidR="00BB6427" w:rsidRPr="007742CE">
          <w:rPr>
            <w:noProof/>
            <w:vertAlign w:val="superscript"/>
          </w:rPr>
          <w:t>8</w:t>
        </w:r>
      </w:hyperlink>
      <w:r w:rsidR="00BB6427" w:rsidRPr="007742CE">
        <w:rPr>
          <w:noProof/>
          <w:vertAlign w:val="superscript"/>
        </w:rPr>
        <w:t>)</w:t>
      </w:r>
      <w:r w:rsidR="00A25F15" w:rsidRPr="007742CE">
        <w:rPr>
          <w:vertAlign w:val="superscript"/>
        </w:rPr>
        <w:fldChar w:fldCharType="end"/>
      </w:r>
      <w:r w:rsidR="001061A5" w:rsidRPr="007742CE">
        <w:t xml:space="preserve">, </w:t>
      </w:r>
      <w:r w:rsidRPr="007742CE">
        <w:rPr>
          <w:bCs/>
        </w:rPr>
        <w:t>and to reduce depressive symptoms in adolescent girls</w:t>
      </w:r>
      <w:r w:rsidR="00A25F15" w:rsidRPr="007742CE">
        <w:rPr>
          <w:bCs/>
          <w:vertAlign w:val="superscript"/>
        </w:rPr>
        <w:fldChar w:fldCharType="begin">
          <w:fldData xml:space="preserve">PEVuZE5vdGU+PENpdGU+PEF1dGhvcj5UcmljaG9wb3Vsb3U8L0F1dGhvcj48WWVhcj4yMDA5PC9Z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==
</w:fldData>
        </w:fldChar>
      </w:r>
      <w:r w:rsidR="00BB6427" w:rsidRPr="007742CE">
        <w:rPr>
          <w:bCs/>
          <w:vertAlign w:val="superscript"/>
        </w:rPr>
        <w:instrText xml:space="preserve"> ADDIN EN.CITE </w:instrText>
      </w:r>
      <w:r w:rsidR="00BB6427" w:rsidRPr="007742CE">
        <w:rPr>
          <w:bCs/>
          <w:vertAlign w:val="superscript"/>
        </w:rPr>
        <w:fldChar w:fldCharType="begin">
          <w:fldData xml:space="preserve">PEVuZE5vdGU+PENpdGU+PEF1dGhvcj5UcmljaG9wb3Vsb3U8L0F1dGhvcj48WWVhcj4yMDA5PC9Z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==
</w:fldData>
        </w:fldChar>
      </w:r>
      <w:r w:rsidR="00BB6427" w:rsidRPr="007742CE">
        <w:rPr>
          <w:bCs/>
          <w:vertAlign w:val="superscript"/>
        </w:rPr>
        <w:instrText xml:space="preserve"> ADDIN EN.CITE.DATA </w:instrText>
      </w:r>
      <w:r w:rsidR="00BB6427" w:rsidRPr="007742CE">
        <w:rPr>
          <w:bCs/>
          <w:vertAlign w:val="superscript"/>
        </w:rPr>
      </w:r>
      <w:r w:rsidR="00BB6427" w:rsidRPr="007742CE">
        <w:rPr>
          <w:bCs/>
          <w:vertAlign w:val="superscript"/>
        </w:rPr>
        <w:fldChar w:fldCharType="end"/>
      </w:r>
      <w:r w:rsidR="00A25F15" w:rsidRPr="007742CE">
        <w:rPr>
          <w:bCs/>
          <w:vertAlign w:val="superscript"/>
        </w:rPr>
      </w:r>
      <w:r w:rsidR="00A25F15" w:rsidRPr="007742CE">
        <w:rPr>
          <w:bCs/>
          <w:vertAlign w:val="superscript"/>
        </w:rPr>
        <w:fldChar w:fldCharType="separate"/>
      </w:r>
      <w:r w:rsidR="00BB6427" w:rsidRPr="007742CE">
        <w:rPr>
          <w:bCs/>
          <w:noProof/>
          <w:vertAlign w:val="superscript"/>
        </w:rPr>
        <w:t>(</w:t>
      </w:r>
      <w:hyperlink w:anchor="_ENREF_9" w:tooltip="Trichopoulou, 2009 #158" w:history="1">
        <w:r w:rsidR="00BB6427" w:rsidRPr="007742CE">
          <w:rPr>
            <w:bCs/>
            <w:noProof/>
            <w:vertAlign w:val="superscript"/>
          </w:rPr>
          <w:t>9</w:t>
        </w:r>
      </w:hyperlink>
      <w:r w:rsidR="00BB6427" w:rsidRPr="007742CE">
        <w:rPr>
          <w:bCs/>
          <w:noProof/>
          <w:vertAlign w:val="superscript"/>
        </w:rPr>
        <w:t xml:space="preserve">, </w:t>
      </w:r>
      <w:hyperlink w:anchor="_ENREF_10" w:tooltip="Voltas, 2016 #157" w:history="1">
        <w:r w:rsidR="00BB6427" w:rsidRPr="007742CE">
          <w:rPr>
            <w:bCs/>
            <w:noProof/>
            <w:vertAlign w:val="superscript"/>
          </w:rPr>
          <w:t>10</w:t>
        </w:r>
      </w:hyperlink>
      <w:r w:rsidR="00BB6427" w:rsidRPr="007742CE">
        <w:rPr>
          <w:bCs/>
          <w:noProof/>
          <w:vertAlign w:val="superscript"/>
        </w:rPr>
        <w:t>)</w:t>
      </w:r>
      <w:r w:rsidR="00A25F15" w:rsidRPr="007742CE">
        <w:rPr>
          <w:bCs/>
          <w:vertAlign w:val="superscript"/>
        </w:rPr>
        <w:fldChar w:fldCharType="end"/>
      </w:r>
      <w:r w:rsidR="001061A5" w:rsidRPr="007742CE">
        <w:rPr>
          <w:bCs/>
        </w:rPr>
        <w:t>.</w:t>
      </w:r>
      <w:r w:rsidR="001061A5" w:rsidRPr="007742CE">
        <w:t xml:space="preserve"> </w:t>
      </w:r>
      <w:r w:rsidRPr="007742CE">
        <w:t>Apart from the psychological mechanisms, biological mechanisms could also be involved. For example, there is evidence of an immune protective effect and anti-inflammatory properties associated with the MD</w:t>
      </w:r>
      <w:r w:rsidR="00A25F15" w:rsidRPr="007742CE">
        <w:rPr>
          <w:vertAlign w:val="superscript"/>
        </w:rPr>
        <w:fldChar w:fldCharType="begin"/>
      </w:r>
      <w:r w:rsidR="00BB6427" w:rsidRPr="007742CE">
        <w:rPr>
          <w:vertAlign w:val="superscript"/>
        </w:rPr>
        <w:instrText xml:space="preserve"> ADDIN EN.CITE &lt;EndNote&gt;&lt;Cite&gt;&lt;Author&gt;Casas&lt;/Author&gt;&lt;Year&gt;2014&lt;/Year&gt;&lt;RecNum&gt;159&lt;/RecNum&gt;&lt;DisplayText&gt;(36)&lt;/DisplayText&gt;&lt;record&gt;&lt;rec-number&gt;159&lt;/rec-number&gt;&lt;foreign-keys&gt;&lt;key app="EN" db-id="v5vrwe20r9rwsbea99v5wefwzapf52z5ex9r"&gt;159&lt;/key&gt;&lt;/foreign-keys&gt;&lt;ref-type name="Journal Article"&gt;17&lt;/ref-type&gt;&lt;contributors&gt;&lt;authors&gt;&lt;author&gt;Casas, R.&lt;/author&gt;&lt;author&gt;Sacanella, E.&lt;/author&gt;&lt;author&gt;Estruch, R.&lt;/author&gt;&lt;/authors&gt;&lt;/contributors&gt;&lt;auth-address&gt;Department of Internal Medicine, Hospital Clinic, Villarroel, 170, 08036 Barcelona, Spain. restruch@clinic.ub.es.&lt;/auth-address&gt;&lt;titles&gt;&lt;title&gt;The immune protective effect of the Mediterranean diet against chronic low-grade inflammatory diseases&lt;/title&gt;&lt;secondary-title&gt;Endocr Metab Immune Disord Drug Targets&lt;/secondary-title&gt;&lt;/titles&gt;&lt;periodical&gt;&lt;full-title&gt;Endocr Metab Immune Disord Drug Targets&lt;/full-title&gt;&lt;/periodical&gt;&lt;pages&gt;245-54&lt;/pages&gt;&lt;volume&gt;14&lt;/volume&gt;&lt;number&gt;4&lt;/number&gt;&lt;edition&gt;2014/09/23&lt;/edition&gt;&lt;keywords&gt;&lt;keyword&gt;Animals&lt;/keyword&gt;&lt;keyword&gt;Atherosclerosis/immunology/prevention &amp;amp; control&lt;/keyword&gt;&lt;keyword&gt;Cardiovascular Diseases/immunology/prevention &amp;amp; control&lt;/keyword&gt;&lt;keyword&gt;Chronic Disease&lt;/keyword&gt;&lt;keyword&gt;*Diet, Mediterranean&lt;/keyword&gt;&lt;keyword&gt;Humans&lt;/keyword&gt;&lt;keyword&gt;Inflammation/*immunology/prevention &amp;amp; control&lt;/keyword&gt;&lt;keyword&gt;Neoplasms/immunology/prevention &amp;amp; control&lt;/keyword&gt;&lt;keyword&gt;Neurodegenerative Diseases/immunology/prevention &amp;amp; control&lt;/keyword&gt;&lt;/keywords&gt;&lt;dates&gt;&lt;year&gt;2014&lt;/year&gt;&lt;/dates&gt;&lt;isbn&gt;2212-3873 (Electronic)&amp;#xD;1871-5303 (Linking)&lt;/isbn&gt;&lt;accession-num&gt;25244229&lt;/accession-num&gt;&lt;urls&gt;&lt;related-urls&gt;&lt;url&gt;http://www.ncbi.nlm.nih.gov/pubmed/25244229&lt;/url&gt;&lt;/related-urls&gt;&lt;/urls&gt;&lt;custom2&gt;4443792&lt;/custom2&gt;&lt;electronic-resource-num&gt;EMIDDT-EPUB-62455 [pii]&lt;/electronic-resource-num&gt;&lt;language&gt;eng&lt;/language&gt;&lt;/record&gt;&lt;/Cite&gt;&lt;/EndNote&gt;</w:instrText>
      </w:r>
      <w:r w:rsidR="00A25F15" w:rsidRPr="007742CE">
        <w:rPr>
          <w:vertAlign w:val="superscript"/>
        </w:rPr>
        <w:fldChar w:fldCharType="separate"/>
      </w:r>
      <w:r w:rsidR="00BB6427" w:rsidRPr="007742CE">
        <w:rPr>
          <w:noProof/>
          <w:vertAlign w:val="superscript"/>
        </w:rPr>
        <w:t>(</w:t>
      </w:r>
      <w:hyperlink w:anchor="_ENREF_36" w:tooltip="Casas, 2014 #159" w:history="1">
        <w:r w:rsidR="00BB6427" w:rsidRPr="007742CE">
          <w:rPr>
            <w:noProof/>
            <w:vertAlign w:val="superscript"/>
          </w:rPr>
          <w:t>36</w:t>
        </w:r>
      </w:hyperlink>
      <w:r w:rsidR="00BB6427" w:rsidRPr="007742CE">
        <w:rPr>
          <w:noProof/>
          <w:vertAlign w:val="superscript"/>
        </w:rPr>
        <w:t>)</w:t>
      </w:r>
      <w:r w:rsidR="00A25F15" w:rsidRPr="007742CE">
        <w:rPr>
          <w:vertAlign w:val="superscript"/>
        </w:rPr>
        <w:fldChar w:fldCharType="end"/>
      </w:r>
      <w:r w:rsidR="001061A5" w:rsidRPr="007742CE">
        <w:t xml:space="preserve">, </w:t>
      </w:r>
      <w:r w:rsidRPr="007742CE">
        <w:t>as well as a protective effect on cardiovascular and metabolic diseases</w:t>
      </w:r>
      <w:r w:rsidR="00A25F15" w:rsidRPr="007742CE">
        <w:rPr>
          <w:vertAlign w:val="superscript"/>
        </w:rPr>
        <w:fldChar w:fldCharType="begin">
          <w:fldData xml:space="preserve">PEVuZE5vdGU+PENpdGU+PEF1dGhvcj5CYWJpbzwvQXV0aG9yPjxZZWFyPjIwMTQ8L1llYXI+PFJl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</w:fldData>
        </w:fldChar>
      </w:r>
      <w:r w:rsidR="00BB6427" w:rsidRPr="007742CE">
        <w:rPr>
          <w:vertAlign w:val="superscript"/>
        </w:rPr>
        <w:instrText xml:space="preserve"> ADDIN EN.CITE </w:instrText>
      </w:r>
      <w:r w:rsidR="00BB6427" w:rsidRPr="007742CE">
        <w:rPr>
          <w:vertAlign w:val="superscript"/>
        </w:rPr>
        <w:fldChar w:fldCharType="begin">
          <w:fldData xml:space="preserve">PEVuZE5vdGU+PENpdGU+PEF1dGhvcj5CYWJpbzwvQXV0aG9yPjxZZWFyPjIwMTQ8L1llYXI+PFJl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</w:fldData>
        </w:fldChar>
      </w:r>
      <w:r w:rsidR="00BB6427" w:rsidRPr="007742CE">
        <w:rPr>
          <w:vertAlign w:val="superscript"/>
        </w:rPr>
        <w:instrText xml:space="preserve"> ADDIN EN.CITE.DATA </w:instrText>
      </w:r>
      <w:r w:rsidR="00BB6427" w:rsidRPr="007742CE">
        <w:rPr>
          <w:vertAlign w:val="superscript"/>
        </w:rPr>
      </w:r>
      <w:r w:rsidR="00BB6427" w:rsidRPr="007742CE">
        <w:rPr>
          <w:vertAlign w:val="superscript"/>
        </w:rPr>
        <w:fldChar w:fldCharType="end"/>
      </w:r>
      <w:r w:rsidR="00A25F15" w:rsidRPr="007742CE">
        <w:rPr>
          <w:vertAlign w:val="superscript"/>
        </w:rPr>
      </w:r>
      <w:r w:rsidR="00A25F15" w:rsidRPr="007742CE">
        <w:rPr>
          <w:vertAlign w:val="superscript"/>
        </w:rPr>
        <w:fldChar w:fldCharType="separate"/>
      </w:r>
      <w:r w:rsidR="00BB6427" w:rsidRPr="007742CE">
        <w:rPr>
          <w:noProof/>
          <w:vertAlign w:val="superscript"/>
        </w:rPr>
        <w:t>(</w:t>
      </w:r>
      <w:hyperlink w:anchor="_ENREF_11" w:tooltip="Babio, 2014 #161" w:history="1">
        <w:r w:rsidR="00BB6427" w:rsidRPr="007742CE">
          <w:rPr>
            <w:noProof/>
            <w:vertAlign w:val="superscript"/>
          </w:rPr>
          <w:t>11</w:t>
        </w:r>
      </w:hyperlink>
      <w:r w:rsidR="00BB6427" w:rsidRPr="007742CE">
        <w:rPr>
          <w:noProof/>
          <w:vertAlign w:val="superscript"/>
        </w:rPr>
        <w:t xml:space="preserve">, </w:t>
      </w:r>
      <w:hyperlink w:anchor="_ENREF_12" w:tooltip="Widmer, 2015 #160" w:history="1">
        <w:r w:rsidR="00BB6427" w:rsidRPr="007742CE">
          <w:rPr>
            <w:noProof/>
            <w:vertAlign w:val="superscript"/>
          </w:rPr>
          <w:t>12</w:t>
        </w:r>
      </w:hyperlink>
      <w:r w:rsidR="00BB6427" w:rsidRPr="007742CE">
        <w:rPr>
          <w:noProof/>
          <w:vertAlign w:val="superscript"/>
        </w:rPr>
        <w:t>)</w:t>
      </w:r>
      <w:r w:rsidR="00A25F15" w:rsidRPr="007742CE">
        <w:rPr>
          <w:vertAlign w:val="superscript"/>
        </w:rPr>
        <w:fldChar w:fldCharType="end"/>
      </w:r>
      <w:r w:rsidR="001061A5" w:rsidRPr="007742CE">
        <w:t>.</w:t>
      </w:r>
    </w:p>
    <w:p w14:paraId="1DE89276" w14:textId="726B56A5" w:rsidR="00EE41A6" w:rsidRPr="007742CE" w:rsidRDefault="00DF0A09" w:rsidP="007966B2">
      <w:pPr>
        <w:pStyle w:val="Prrafodelista"/>
        <w:pBdr>
          <w:bottom w:val="none" w:sz="0" w:space="0" w:color="auto"/>
        </w:pBdr>
        <w:ind w:left="0"/>
        <w:jc w:val="both"/>
      </w:pPr>
      <w:r w:rsidRPr="007742CE">
        <w:t xml:space="preserve">A current line of research that could help to elucidate the favorable effects of </w:t>
      </w:r>
      <w:r w:rsidR="004F5301" w:rsidRPr="007742CE">
        <w:t xml:space="preserve">MD adherence </w:t>
      </w:r>
      <w:r w:rsidRPr="007742CE">
        <w:t>on wellbeing in youth populations is one postulating diet as a modulator of gut microbiota. Previous studies have described the positive influence of the MD on gut microbiota</w:t>
      </w:r>
      <w:r w:rsidR="00A25F15" w:rsidRPr="007742CE">
        <w:rPr>
          <w:vertAlign w:val="superscript"/>
        </w:rPr>
        <w:fldChar w:fldCharType="begin">
          <w:fldData xml:space="preserve">PEVuZE5vdGU+PENpdGU+PEF1dGhvcj5EZWwgQ2hpZXJpY288L0F1dGhvcj48WWVhcj4yMDE0PC9Z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=
</w:fldData>
        </w:fldChar>
      </w:r>
      <w:r w:rsidR="00BB6427" w:rsidRPr="007742CE">
        <w:rPr>
          <w:vertAlign w:val="superscript"/>
        </w:rPr>
        <w:instrText xml:space="preserve"> ADDIN EN.CITE </w:instrText>
      </w:r>
      <w:r w:rsidR="00BB6427" w:rsidRPr="007742CE">
        <w:rPr>
          <w:vertAlign w:val="superscript"/>
        </w:rPr>
        <w:fldChar w:fldCharType="begin">
          <w:fldData xml:space="preserve">PEVuZE5vdGU+PENpdGU+PEF1dGhvcj5EZWwgQ2hpZXJpY288L0F1dGhvcj48WWVhcj4yMDE0PC9Z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=
</w:fldData>
        </w:fldChar>
      </w:r>
      <w:r w:rsidR="00BB6427" w:rsidRPr="007742CE">
        <w:rPr>
          <w:vertAlign w:val="superscript"/>
        </w:rPr>
        <w:instrText xml:space="preserve"> ADDIN EN.CITE.DATA </w:instrText>
      </w:r>
      <w:r w:rsidR="00BB6427" w:rsidRPr="007742CE">
        <w:rPr>
          <w:vertAlign w:val="superscript"/>
        </w:rPr>
      </w:r>
      <w:r w:rsidR="00BB6427" w:rsidRPr="007742CE">
        <w:rPr>
          <w:vertAlign w:val="superscript"/>
        </w:rPr>
        <w:fldChar w:fldCharType="end"/>
      </w:r>
      <w:r w:rsidR="00A25F15" w:rsidRPr="007742CE">
        <w:rPr>
          <w:vertAlign w:val="superscript"/>
        </w:rPr>
      </w:r>
      <w:r w:rsidR="00A25F15" w:rsidRPr="007742CE">
        <w:rPr>
          <w:vertAlign w:val="superscript"/>
        </w:rPr>
        <w:fldChar w:fldCharType="separate"/>
      </w:r>
      <w:r w:rsidR="00BB6427" w:rsidRPr="007742CE">
        <w:rPr>
          <w:noProof/>
          <w:vertAlign w:val="superscript"/>
        </w:rPr>
        <w:t>(</w:t>
      </w:r>
      <w:hyperlink w:anchor="_ENREF_37" w:tooltip="Del Chierico, 2014 #163" w:history="1">
        <w:r w:rsidR="00BB6427" w:rsidRPr="007742CE">
          <w:rPr>
            <w:noProof/>
            <w:vertAlign w:val="superscript"/>
          </w:rPr>
          <w:t>37</w:t>
        </w:r>
      </w:hyperlink>
      <w:r w:rsidR="00BB6427" w:rsidRPr="007742CE">
        <w:rPr>
          <w:noProof/>
          <w:vertAlign w:val="superscript"/>
        </w:rPr>
        <w:t xml:space="preserve">, </w:t>
      </w:r>
      <w:hyperlink w:anchor="_ENREF_38" w:tooltip="Lopez-Legarrea, 2014 #162" w:history="1">
        <w:r w:rsidR="00BB6427" w:rsidRPr="007742CE">
          <w:rPr>
            <w:noProof/>
            <w:vertAlign w:val="superscript"/>
          </w:rPr>
          <w:t>38</w:t>
        </w:r>
      </w:hyperlink>
      <w:r w:rsidR="00BB6427" w:rsidRPr="007742CE">
        <w:rPr>
          <w:noProof/>
          <w:vertAlign w:val="superscript"/>
        </w:rPr>
        <w:t>)</w:t>
      </w:r>
      <w:r w:rsidR="00A25F15" w:rsidRPr="007742CE">
        <w:rPr>
          <w:vertAlign w:val="superscript"/>
        </w:rPr>
        <w:fldChar w:fldCharType="end"/>
      </w:r>
      <w:r w:rsidR="001061A5" w:rsidRPr="007742CE">
        <w:t xml:space="preserve">, </w:t>
      </w:r>
      <w:r w:rsidRPr="007742CE">
        <w:t>as well as t</w:t>
      </w:r>
      <w:r w:rsidRPr="007742CE">
        <w:rPr>
          <w:shd w:val="clear" w:color="auto" w:fill="FFFFFF"/>
        </w:rPr>
        <w:t>he beneficial link between the commensal microbiota on host physiology and brain development and function</w:t>
      </w:r>
      <w:r w:rsidR="00A25F15" w:rsidRPr="007742CE">
        <w:rPr>
          <w:shd w:val="clear" w:color="auto" w:fill="FFFFFF"/>
          <w:vertAlign w:val="superscript"/>
        </w:rPr>
        <w:fldChar w:fldCharType="begin"/>
      </w:r>
      <w:r w:rsidR="00BB6427" w:rsidRPr="007742CE">
        <w:rPr>
          <w:shd w:val="clear" w:color="auto" w:fill="FFFFFF"/>
          <w:vertAlign w:val="superscript"/>
        </w:rPr>
        <w:instrText xml:space="preserve"> ADDIN EN.CITE &lt;EndNote&gt;&lt;Cite&gt;&lt;Author&gt;Zhou&lt;/Author&gt;&lt;Year&gt;2015&lt;/Year&gt;&lt;RecNum&gt;164&lt;/RecNum&gt;&lt;DisplayText&gt;(39)&lt;/DisplayText&gt;&lt;record&gt;&lt;rec-number&gt;164&lt;/rec-number&gt;&lt;foreign-keys&gt;&lt;key app="EN" db-id="v5vrwe20r9rwsbea99v5wefwzapf52z5ex9r"&gt;164&lt;/key&gt;&lt;/foreign-keys&gt;&lt;ref-type name="Journal Article"&gt;17&lt;/ref-type&gt;&lt;contributors&gt;&lt;authors&gt;&lt;author&gt;Zhou, L.&lt;/author&gt;&lt;author&gt;Foster, J. A.&lt;/author&gt;&lt;/authors&gt;&lt;/contributors&gt;&lt;auth-address&gt;Department of Psychiatry and Behavioural Neurosciences, McMaster University, Hamilton, ON, Canada.&amp;#xD;Department of Psychiatry and Behavioural Neurosciences, McMaster University, Hamilton, ON, Canada ; Brain-Body Institute, St Joseph&amp;apos;s Healthcare, Hamilton, ON, Canada.&lt;/auth-address&gt;&lt;titles&gt;&lt;title&gt;Psychobiotics and the gut-brain axis: in the pursuit of happiness&lt;/title&gt;&lt;secondary-title&gt;Neuropsychiatr Dis Treat&lt;/secondary-title&gt;&lt;/titles&gt;&lt;periodical&gt;&lt;full-title&gt;Neuropsychiatr Dis Treat&lt;/full-title&gt;&lt;/periodical&gt;&lt;pages&gt;715-23&lt;/pages&gt;&lt;volume&gt;11&lt;/volume&gt;&lt;edition&gt;2015/04/04&lt;/edition&gt;&lt;dates&gt;&lt;year&gt;2015&lt;/year&gt;&lt;/dates&gt;&lt;isbn&gt;1176-6328 (Print)&amp;#xD;1176-6328 (Linking)&lt;/isbn&gt;&lt;accession-num&gt;25834446&lt;/accession-num&gt;&lt;urls&gt;&lt;related-urls&gt;&lt;url&gt;http://www.ncbi.nlm.nih.gov/pubmed/25834446&lt;/url&gt;&lt;/related-urls&gt;&lt;/urls&gt;&lt;custom2&gt;4370913&lt;/custom2&gt;&lt;electronic-resource-num&gt;10.2147/NDT.S61997&amp;#xD;ndt-11-715 [pii]&lt;/electronic-resource-num&gt;&lt;language&gt;eng&lt;/language&gt;&lt;/record&gt;&lt;/Cite&gt;&lt;/EndNote&gt;</w:instrText>
      </w:r>
      <w:r w:rsidR="00A25F15" w:rsidRPr="007742CE">
        <w:rPr>
          <w:shd w:val="clear" w:color="auto" w:fill="FFFFFF"/>
          <w:vertAlign w:val="superscript"/>
        </w:rPr>
        <w:fldChar w:fldCharType="separate"/>
      </w:r>
      <w:r w:rsidR="00BB6427" w:rsidRPr="007742CE">
        <w:rPr>
          <w:noProof/>
          <w:shd w:val="clear" w:color="auto" w:fill="FFFFFF"/>
          <w:vertAlign w:val="superscript"/>
        </w:rPr>
        <w:t>(</w:t>
      </w:r>
      <w:hyperlink w:anchor="_ENREF_39" w:tooltip="Zhou, 2015 #164" w:history="1">
        <w:r w:rsidR="00BB6427" w:rsidRPr="007742CE">
          <w:rPr>
            <w:noProof/>
            <w:shd w:val="clear" w:color="auto" w:fill="FFFFFF"/>
            <w:vertAlign w:val="superscript"/>
          </w:rPr>
          <w:t>39</w:t>
        </w:r>
      </w:hyperlink>
      <w:r w:rsidR="00BB6427" w:rsidRPr="007742CE">
        <w:rPr>
          <w:noProof/>
          <w:shd w:val="clear" w:color="auto" w:fill="FFFFFF"/>
          <w:vertAlign w:val="superscript"/>
        </w:rPr>
        <w:t>)</w:t>
      </w:r>
      <w:r w:rsidR="00A25F15" w:rsidRPr="007742CE">
        <w:rPr>
          <w:shd w:val="clear" w:color="auto" w:fill="FFFFFF"/>
          <w:vertAlign w:val="superscript"/>
        </w:rPr>
        <w:fldChar w:fldCharType="end"/>
      </w:r>
      <w:r w:rsidR="001061A5" w:rsidRPr="007742CE">
        <w:rPr>
          <w:shd w:val="clear" w:color="auto" w:fill="FFFFFF"/>
        </w:rPr>
        <w:t xml:space="preserve">. </w:t>
      </w:r>
      <w:r w:rsidRPr="007742CE">
        <w:rPr>
          <w:shd w:val="clear" w:color="auto" w:fill="FFFFFF"/>
        </w:rPr>
        <w:t>A</w:t>
      </w:r>
      <w:r w:rsidRPr="007742CE">
        <w:t>lterations in gut microbiota have been shown to influence stress-related behaviors and could be related to mood and anxiety disorders</w:t>
      </w:r>
      <w:r w:rsidR="00A25F15" w:rsidRPr="007742CE">
        <w:rPr>
          <w:vertAlign w:val="superscript"/>
        </w:rPr>
        <w:fldChar w:fldCharType="begin"/>
      </w:r>
      <w:r w:rsidR="00BB6427" w:rsidRPr="007742CE">
        <w:rPr>
          <w:vertAlign w:val="superscript"/>
        </w:rPr>
        <w:instrText xml:space="preserve"> ADDIN EN.CITE &lt;EndNote&gt;&lt;Cite&gt;&lt;Author&gt;Foster&lt;/Author&gt;&lt;Year&gt;2013&lt;/Year&gt;&lt;RecNum&gt;166&lt;/RecNum&gt;&lt;DisplayText&gt;(40)&lt;/DisplayText&gt;&lt;record&gt;&lt;rec-number&gt;166&lt;/rec-number&gt;&lt;foreign-keys&gt;&lt;key app="EN" db-id="v5vrwe20r9rwsbea99v5wefwzapf52z5ex9r"&gt;166&lt;/key&gt;&lt;/foreign-keys&gt;&lt;ref-type name="Journal Article"&gt;17&lt;/ref-type&gt;&lt;contributors&gt;&lt;authors&gt;&lt;author&gt;Foster, J. A.&lt;/author&gt;&lt;author&gt;McVey Neufeld, K. A.&lt;/author&gt;&lt;/authors&gt;&lt;/contributors&gt;&lt;auth-address&gt;Department of Psychiatry and Behavioural Neurosciences, McMaster University, at St. Joseph&amp;apos;s Healthcare, 50 Charlton Ave. E, T3308, Hamilton, ON, L8N 4A6, Canada. jfoster@mcmaster.ca&lt;/auth-address&gt;&lt;titles&gt;&lt;title&gt;Gut-brain axis: how the microbiome influences anxiety and depression&lt;/title&gt;&lt;secondary-title&gt;Trends Neurosci&lt;/secondary-title&gt;&lt;/titles&gt;&lt;periodical&gt;&lt;full-title&gt;Trends Neurosci&lt;/full-title&gt;&lt;/periodical&gt;&lt;pages&gt;305-12&lt;/pages&gt;&lt;volume&gt;36&lt;/volume&gt;&lt;number&gt;5&lt;/number&gt;&lt;edition&gt;2013/02/07&lt;/edition&gt;&lt;keywords&gt;&lt;keyword&gt;Animals&lt;/keyword&gt;&lt;keyword&gt;Anxiety/*physiopathology&lt;/keyword&gt;&lt;keyword&gt;Brain/physiology&lt;/keyword&gt;&lt;keyword&gt;Depression/*physiopathology&lt;/keyword&gt;&lt;keyword&gt;Gastrointestinal Tract/*microbiology/physiology/physiopathology&lt;/keyword&gt;&lt;keyword&gt;Humans&lt;/keyword&gt;&lt;keyword&gt;Microbiota/*physiology&lt;/keyword&gt;&lt;keyword&gt;Stress, Psychological/*physiopathology&lt;/keyword&gt;&lt;/keywords&gt;&lt;dates&gt;&lt;year&gt;2013&lt;/year&gt;&lt;pub-dates&gt;&lt;date&gt;May&lt;/date&gt;&lt;/pub-dates&gt;&lt;/dates&gt;&lt;isbn&gt;1878-108X (Electronic)&amp;#xD;0166-2236 (Linking)&lt;/isbn&gt;&lt;accession-num&gt;23384445&lt;/accession-num&gt;&lt;urls&gt;&lt;related-urls&gt;&lt;url&gt;http://www.ncbi.nlm.nih.gov/pubmed/23384445&lt;/url&gt;&lt;/related-urls&gt;&lt;/urls&gt;&lt;electronic-resource-num&gt;10.1016/j.tins.2013.01.005&amp;#xD;S0166-2236(13)00008-8 [pii]&lt;/electronic-resource-num&gt;&lt;language&gt;eng&lt;/language&gt;&lt;/record&gt;&lt;/Cite&gt;&lt;/EndNote&gt;</w:instrText>
      </w:r>
      <w:r w:rsidR="00A25F15" w:rsidRPr="007742CE">
        <w:rPr>
          <w:vertAlign w:val="superscript"/>
        </w:rPr>
        <w:fldChar w:fldCharType="separate"/>
      </w:r>
      <w:r w:rsidR="00BB6427" w:rsidRPr="007742CE">
        <w:rPr>
          <w:noProof/>
          <w:vertAlign w:val="superscript"/>
        </w:rPr>
        <w:t>(</w:t>
      </w:r>
      <w:hyperlink w:anchor="_ENREF_40" w:tooltip="Foster, 2013 #166" w:history="1">
        <w:r w:rsidR="00BB6427" w:rsidRPr="007742CE">
          <w:rPr>
            <w:noProof/>
            <w:vertAlign w:val="superscript"/>
          </w:rPr>
          <w:t>40</w:t>
        </w:r>
      </w:hyperlink>
      <w:r w:rsidR="00BB6427" w:rsidRPr="007742CE">
        <w:rPr>
          <w:noProof/>
          <w:vertAlign w:val="superscript"/>
        </w:rPr>
        <w:t>)</w:t>
      </w:r>
      <w:r w:rsidR="00A25F15" w:rsidRPr="007742CE">
        <w:rPr>
          <w:vertAlign w:val="superscript"/>
        </w:rPr>
        <w:fldChar w:fldCharType="end"/>
      </w:r>
      <w:r w:rsidR="001061A5" w:rsidRPr="007742CE">
        <w:t xml:space="preserve">. </w:t>
      </w:r>
      <w:r w:rsidRPr="007742CE">
        <w:t xml:space="preserve">It would seem reasonable to speculate that MD </w:t>
      </w:r>
      <w:r w:rsidR="00F05BD8" w:rsidRPr="007742CE">
        <w:t>adherence</w:t>
      </w:r>
      <w:r w:rsidRPr="007742CE">
        <w:t xml:space="preserve"> may improve gut microbiota homeostasis, which may in turn influence brain functioning and development, thus, improving subjective wellbeing and HR-QoL of adolescent populations.</w:t>
      </w:r>
    </w:p>
    <w:p w14:paraId="2D8A4B0E" w14:textId="6214C3E1" w:rsidR="00EE41A6" w:rsidRPr="007742CE" w:rsidRDefault="005D5518" w:rsidP="00EE41A6">
      <w:pPr>
        <w:pBdr>
          <w:bottom w:val="none" w:sz="0" w:space="0" w:color="auto"/>
        </w:pBdr>
      </w:pPr>
      <w:r w:rsidRPr="007742CE">
        <w:lastRenderedPageBreak/>
        <w:t xml:space="preserve">However, other factors might come in to play when considering the relationship between MD </w:t>
      </w:r>
      <w:r w:rsidR="00F05BD8" w:rsidRPr="007742CE">
        <w:t>adherence</w:t>
      </w:r>
      <w:r w:rsidRPr="007742CE">
        <w:t xml:space="preserve"> and wellbeing, particularly contextual factors may determine child and adolescent’s diet and wellbeing. Previous research has shown the influence of family meal frequency, home availability of foods and parental dietary habits to be related to dietary patterns and wellbeing of the adolescents. Greater frequency of family meals has been found to be positively associated to diet</w:t>
      </w:r>
      <w:r w:rsidR="007C7737" w:rsidRPr="007742CE">
        <w:rPr>
          <w:vertAlign w:val="superscript"/>
        </w:rPr>
        <w:fldChar w:fldCharType="begin">
          <w:fldData xml:space="preserve">PEVuZE5vdGU+PENpdGU+PEF1dGhvcj5DdXRsZXI8L0F1dGhvcj48WWVhcj4yMDExPC9ZZWFyPjxS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</w:fldData>
        </w:fldChar>
      </w:r>
      <w:r w:rsidR="00BB6427" w:rsidRPr="007742CE">
        <w:rPr>
          <w:vertAlign w:val="superscript"/>
        </w:rPr>
        <w:instrText xml:space="preserve"> ADDIN EN.CITE </w:instrText>
      </w:r>
      <w:r w:rsidR="00BB6427" w:rsidRPr="007742CE">
        <w:rPr>
          <w:vertAlign w:val="superscript"/>
        </w:rPr>
        <w:fldChar w:fldCharType="begin">
          <w:fldData xml:space="preserve">PEVuZE5vdGU+PENpdGU+PEF1dGhvcj5DdXRsZXI8L0F1dGhvcj48WWVhcj4yMDExPC9ZZWFyPjxS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</w:fldData>
        </w:fldChar>
      </w:r>
      <w:r w:rsidR="00BB6427" w:rsidRPr="007742CE">
        <w:rPr>
          <w:vertAlign w:val="superscript"/>
        </w:rPr>
        <w:instrText xml:space="preserve"> ADDIN EN.CITE.DATA </w:instrText>
      </w:r>
      <w:r w:rsidR="00BB6427" w:rsidRPr="007742CE">
        <w:rPr>
          <w:vertAlign w:val="superscript"/>
        </w:rPr>
      </w:r>
      <w:r w:rsidR="00BB6427" w:rsidRPr="007742CE">
        <w:rPr>
          <w:vertAlign w:val="superscript"/>
        </w:rPr>
        <w:fldChar w:fldCharType="end"/>
      </w:r>
      <w:r w:rsidR="007C7737" w:rsidRPr="007742CE">
        <w:rPr>
          <w:vertAlign w:val="superscript"/>
        </w:rPr>
      </w:r>
      <w:r w:rsidR="007C7737" w:rsidRPr="007742CE">
        <w:rPr>
          <w:vertAlign w:val="superscript"/>
        </w:rPr>
        <w:fldChar w:fldCharType="separate"/>
      </w:r>
      <w:r w:rsidR="00BB6427" w:rsidRPr="007742CE">
        <w:rPr>
          <w:noProof/>
          <w:vertAlign w:val="superscript"/>
        </w:rPr>
        <w:t>(</w:t>
      </w:r>
      <w:hyperlink w:anchor="_ENREF_41" w:tooltip="Cutler, 2011 #422" w:history="1">
        <w:r w:rsidR="00BB6427" w:rsidRPr="007742CE">
          <w:rPr>
            <w:noProof/>
            <w:vertAlign w:val="superscript"/>
          </w:rPr>
          <w:t>41-43</w:t>
        </w:r>
      </w:hyperlink>
      <w:r w:rsidR="00BB6427" w:rsidRPr="007742CE">
        <w:rPr>
          <w:noProof/>
          <w:vertAlign w:val="superscript"/>
        </w:rPr>
        <w:t>)</w:t>
      </w:r>
      <w:r w:rsidR="007C7737" w:rsidRPr="007742CE">
        <w:rPr>
          <w:vertAlign w:val="superscript"/>
        </w:rPr>
        <w:fldChar w:fldCharType="end"/>
      </w:r>
      <w:r w:rsidR="00C7649F" w:rsidRPr="007742CE">
        <w:t xml:space="preserve"> and </w:t>
      </w:r>
      <w:r w:rsidR="00EE41A6" w:rsidRPr="007742CE">
        <w:t>wellbeing of adolescents</w:t>
      </w:r>
      <w:r w:rsidR="009B7414" w:rsidRPr="007742CE">
        <w:rPr>
          <w:vertAlign w:val="superscript"/>
        </w:rPr>
        <w:fldChar w:fldCharType="begin"/>
      </w:r>
      <w:r w:rsidR="00BB6427" w:rsidRPr="007742CE">
        <w:rPr>
          <w:vertAlign w:val="superscript"/>
        </w:rPr>
        <w:instrText xml:space="preserve"> ADDIN EN.CITE &lt;EndNote&gt;&lt;Cite&gt;&lt;Author&gt;Utter&lt;/Author&gt;&lt;Year&gt;2013&lt;/Year&gt;&lt;RecNum&gt;425&lt;/RecNum&gt;&lt;DisplayText&gt;(44)&lt;/DisplayText&gt;&lt;record&gt;&lt;rec-number&gt;425&lt;/rec-number&gt;&lt;foreign-keys&gt;&lt;key app="EN" db-id="p5ea0290opep2gewaex5dsttweexv2xp2sax"&gt;425&lt;/key&gt;&lt;/foreign-keys&gt;&lt;ref-type name="Journal Article"&gt;17&lt;/ref-type&gt;&lt;contributors&gt;&lt;authors&gt;&lt;author&gt;Utter, J.&lt;/author&gt;&lt;author&gt;Denny, S.&lt;/author&gt;&lt;author&gt;Robinson, E.&lt;/author&gt;&lt;author&gt;Fleming, T.&lt;/author&gt;&lt;author&gt;Ameratunga, S.&lt;/author&gt;&lt;author&gt;Grant, S.&lt;/author&gt;&lt;/authors&gt;&lt;/contributors&gt;&lt;auth-address&gt;School of Population Health, University of Auckland, Auckland, New Zealand.&lt;/auth-address&gt;&lt;titles&gt;&lt;title&gt;Family meals and the well-being of adolescents&lt;/title&gt;&lt;secondary-title&gt;J Paediatr Child Health&lt;/secondary-title&gt;&lt;/titles&gt;&lt;periodical&gt;&lt;full-title&gt;J Paediatr Child Health&lt;/full-title&gt;&lt;/periodical&gt;&lt;pages&gt;906-11&lt;/pages&gt;&lt;volume&gt;49&lt;/volume&gt;&lt;number&gt;11&lt;/number&gt;&lt;edition&gt;2013/11/21&lt;/edition&gt;&lt;keywords&gt;&lt;keyword&gt;Adolescent&lt;/keyword&gt;&lt;keyword&gt;Adolescent Behavior/*psychology&lt;/keyword&gt;&lt;keyword&gt;*Family Relations&lt;/keyword&gt;&lt;keyword&gt;Female&lt;/keyword&gt;&lt;keyword&gt;Humans&lt;/keyword&gt;&lt;keyword&gt;Male&lt;/keyword&gt;&lt;keyword&gt;Meals/*psychology&lt;/keyword&gt;&lt;keyword&gt;New Zealand&lt;/keyword&gt;&lt;keyword&gt;*Personal Satisfaction&lt;/keyword&gt;&lt;keyword&gt;Risk-Taking&lt;/keyword&gt;&lt;keyword&gt;Surveys and Questionnaires&lt;/keyword&gt;&lt;/keywords&gt;&lt;dates&gt;&lt;year&gt;2013&lt;/year&gt;&lt;pub-dates&gt;&lt;date&gt;Nov&lt;/date&gt;&lt;/pub-dates&gt;&lt;/dates&gt;&lt;isbn&gt;1440-1754 (Electronic)&amp;#xD;1034-4810 (Linking)&lt;/isbn&gt;&lt;accession-num&gt;24251656&lt;/accession-num&gt;&lt;urls&gt;&lt;related-urls&gt;&lt;url&gt;http://www.ncbi.nlm.nih.gov/pubmed/24251656&lt;/url&gt;&lt;/related-urls&gt;&lt;/urls&gt;&lt;electronic-resource-num&gt;10.1111/jpc.12428&lt;/electronic-resource-num&gt;&lt;language&gt;eng&lt;/language&gt;&lt;/record&gt;&lt;/Cite&gt;&lt;/EndNote&gt;</w:instrText>
      </w:r>
      <w:r w:rsidR="009B7414" w:rsidRPr="007742CE">
        <w:rPr>
          <w:vertAlign w:val="superscript"/>
        </w:rPr>
        <w:fldChar w:fldCharType="separate"/>
      </w:r>
      <w:r w:rsidR="00BB6427" w:rsidRPr="007742CE">
        <w:rPr>
          <w:noProof/>
          <w:vertAlign w:val="superscript"/>
        </w:rPr>
        <w:t>(</w:t>
      </w:r>
      <w:hyperlink w:anchor="_ENREF_44" w:tooltip="Utter, 2013 #425" w:history="1">
        <w:r w:rsidR="00BB6427" w:rsidRPr="007742CE">
          <w:rPr>
            <w:noProof/>
            <w:vertAlign w:val="superscript"/>
          </w:rPr>
          <w:t>44</w:t>
        </w:r>
      </w:hyperlink>
      <w:r w:rsidR="00BB6427" w:rsidRPr="007742CE">
        <w:rPr>
          <w:noProof/>
          <w:vertAlign w:val="superscript"/>
        </w:rPr>
        <w:t>)</w:t>
      </w:r>
      <w:r w:rsidR="009B7414" w:rsidRPr="007742CE">
        <w:rPr>
          <w:vertAlign w:val="superscript"/>
        </w:rPr>
        <w:fldChar w:fldCharType="end"/>
      </w:r>
      <w:r w:rsidR="001347A9" w:rsidRPr="007742CE">
        <w:t xml:space="preserve">. </w:t>
      </w:r>
      <w:r w:rsidRPr="007742CE">
        <w:t>Also, healthy food availability, as well as maternal, paternal, and peer support for healthy eating were positively associated with dietary patterns of the adolescents</w:t>
      </w:r>
      <w:r w:rsidR="009B7414" w:rsidRPr="007742CE">
        <w:rPr>
          <w:rFonts w:ascii="Arial" w:hAnsi="Arial" w:cs="Arial"/>
          <w:sz w:val="20"/>
          <w:szCs w:val="20"/>
          <w:shd w:val="clear" w:color="auto" w:fill="FFFFFF"/>
          <w:vertAlign w:val="superscript"/>
        </w:rPr>
        <w:fldChar w:fldCharType="begin">
          <w:fldData xml:space="preserve">PEVuZE5vdGU+PENpdGU+PEF1dGhvcj5DdXRsZXI8L0F1dGhvcj48WWVhcj4yMDExPC9ZZWFyPjxS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</w:fldData>
        </w:fldChar>
      </w:r>
      <w:r w:rsidR="00BB6427" w:rsidRPr="007742CE">
        <w:rPr>
          <w:rFonts w:ascii="Arial" w:hAnsi="Arial" w:cs="Arial"/>
          <w:sz w:val="20"/>
          <w:szCs w:val="20"/>
          <w:shd w:val="clear" w:color="auto" w:fill="FFFFFF"/>
          <w:vertAlign w:val="superscript"/>
        </w:rPr>
        <w:instrText xml:space="preserve"> ADDIN EN.CITE </w:instrText>
      </w:r>
      <w:r w:rsidR="00BB6427" w:rsidRPr="007742CE">
        <w:rPr>
          <w:rFonts w:ascii="Arial" w:hAnsi="Arial" w:cs="Arial"/>
          <w:sz w:val="20"/>
          <w:szCs w:val="20"/>
          <w:shd w:val="clear" w:color="auto" w:fill="FFFFFF"/>
          <w:vertAlign w:val="superscript"/>
        </w:rPr>
        <w:fldChar w:fldCharType="begin">
          <w:fldData xml:space="preserve">PEVuZE5vdGU+PENpdGU+PEF1dGhvcj5DdXRsZXI8L0F1dGhvcj48WWVhcj4yMDExPC9ZZWFyPjxS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</w:fldData>
        </w:fldChar>
      </w:r>
      <w:r w:rsidR="00BB6427" w:rsidRPr="007742CE">
        <w:rPr>
          <w:rFonts w:ascii="Arial" w:hAnsi="Arial" w:cs="Arial"/>
          <w:sz w:val="20"/>
          <w:szCs w:val="20"/>
          <w:shd w:val="clear" w:color="auto" w:fill="FFFFFF"/>
          <w:vertAlign w:val="superscript"/>
        </w:rPr>
        <w:instrText xml:space="preserve"> ADDIN EN.CITE.DATA </w:instrText>
      </w:r>
      <w:r w:rsidR="00BB6427" w:rsidRPr="007742CE">
        <w:rPr>
          <w:rFonts w:ascii="Arial" w:hAnsi="Arial" w:cs="Arial"/>
          <w:sz w:val="20"/>
          <w:szCs w:val="20"/>
          <w:shd w:val="clear" w:color="auto" w:fill="FFFFFF"/>
          <w:vertAlign w:val="superscript"/>
        </w:rPr>
      </w:r>
      <w:r w:rsidR="00BB6427" w:rsidRPr="007742CE">
        <w:rPr>
          <w:rFonts w:ascii="Arial" w:hAnsi="Arial" w:cs="Arial"/>
          <w:sz w:val="20"/>
          <w:szCs w:val="20"/>
          <w:shd w:val="clear" w:color="auto" w:fill="FFFFFF"/>
          <w:vertAlign w:val="superscript"/>
        </w:rPr>
        <w:fldChar w:fldCharType="end"/>
      </w:r>
      <w:r w:rsidR="009B7414" w:rsidRPr="007742CE">
        <w:rPr>
          <w:rFonts w:ascii="Arial" w:hAnsi="Arial" w:cs="Arial"/>
          <w:sz w:val="20"/>
          <w:szCs w:val="20"/>
          <w:shd w:val="clear" w:color="auto" w:fill="FFFFFF"/>
          <w:vertAlign w:val="superscript"/>
        </w:rPr>
      </w:r>
      <w:r w:rsidR="009B7414" w:rsidRPr="007742CE">
        <w:rPr>
          <w:rFonts w:ascii="Arial" w:hAnsi="Arial" w:cs="Arial"/>
          <w:sz w:val="20"/>
          <w:szCs w:val="20"/>
          <w:shd w:val="clear" w:color="auto" w:fill="FFFFFF"/>
          <w:vertAlign w:val="superscript"/>
        </w:rPr>
        <w:fldChar w:fldCharType="separate"/>
      </w:r>
      <w:r w:rsidR="00BB6427" w:rsidRPr="007742CE">
        <w:rPr>
          <w:rFonts w:ascii="Arial" w:hAnsi="Arial" w:cs="Arial"/>
          <w:noProof/>
          <w:sz w:val="20"/>
          <w:szCs w:val="20"/>
          <w:shd w:val="clear" w:color="auto" w:fill="FFFFFF"/>
          <w:vertAlign w:val="superscript"/>
        </w:rPr>
        <w:t>(</w:t>
      </w:r>
      <w:hyperlink w:anchor="_ENREF_41" w:tooltip="Cutler, 2011 #422" w:history="1">
        <w:r w:rsidR="00BB6427" w:rsidRPr="007742CE">
          <w:rPr>
            <w:rFonts w:ascii="Arial" w:hAnsi="Arial" w:cs="Arial"/>
            <w:noProof/>
            <w:sz w:val="20"/>
            <w:szCs w:val="20"/>
            <w:shd w:val="clear" w:color="auto" w:fill="FFFFFF"/>
            <w:vertAlign w:val="superscript"/>
          </w:rPr>
          <w:t>41</w:t>
        </w:r>
      </w:hyperlink>
      <w:r w:rsidR="00BB6427" w:rsidRPr="007742CE">
        <w:rPr>
          <w:rFonts w:ascii="Arial" w:hAnsi="Arial" w:cs="Arial"/>
          <w:noProof/>
          <w:sz w:val="20"/>
          <w:szCs w:val="20"/>
          <w:shd w:val="clear" w:color="auto" w:fill="FFFFFF"/>
          <w:vertAlign w:val="superscript"/>
        </w:rPr>
        <w:t>)</w:t>
      </w:r>
      <w:r w:rsidR="009B7414" w:rsidRPr="007742CE">
        <w:rPr>
          <w:rFonts w:ascii="Arial" w:hAnsi="Arial" w:cs="Arial"/>
          <w:sz w:val="20"/>
          <w:szCs w:val="20"/>
          <w:shd w:val="clear" w:color="auto" w:fill="FFFFFF"/>
          <w:vertAlign w:val="superscript"/>
        </w:rPr>
        <w:fldChar w:fldCharType="end"/>
      </w:r>
      <w:r w:rsidR="00FF2701" w:rsidRPr="007742CE">
        <w:rPr>
          <w:rFonts w:ascii="Arial" w:hAnsi="Arial" w:cs="Arial"/>
          <w:sz w:val="20"/>
          <w:szCs w:val="20"/>
          <w:shd w:val="clear" w:color="auto" w:fill="FFFFFF"/>
        </w:rPr>
        <w:t>.</w:t>
      </w:r>
      <w:r w:rsidR="001347A9" w:rsidRPr="007742CE">
        <w:t xml:space="preserve"> </w:t>
      </w:r>
      <w:r w:rsidRPr="007742CE">
        <w:t>And parental reported intakes of fruits and vegetables were associated with a greater quality diet in children</w:t>
      </w:r>
      <w:r w:rsidR="00A2028A" w:rsidRPr="007742CE">
        <w:rPr>
          <w:rFonts w:ascii="Arial" w:hAnsi="Arial" w:cs="Arial"/>
          <w:sz w:val="20"/>
          <w:szCs w:val="20"/>
          <w:shd w:val="clear" w:color="auto" w:fill="FFFFFF"/>
          <w:vertAlign w:val="superscript"/>
        </w:rPr>
        <w:fldChar w:fldCharType="begin">
          <w:fldData xml:space="preserve">PEVuZE5vdGU+PENpdGU+PEF1dGhvcj5TYW50aWFnby1Ub3JyZXM8L0F1dGhvcj48WWVhcj4yMDE0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</w:fldData>
        </w:fldChar>
      </w:r>
      <w:r w:rsidR="00BB6427" w:rsidRPr="007742CE">
        <w:rPr>
          <w:rFonts w:ascii="Arial" w:hAnsi="Arial" w:cs="Arial"/>
          <w:sz w:val="20"/>
          <w:szCs w:val="20"/>
          <w:shd w:val="clear" w:color="auto" w:fill="FFFFFF"/>
          <w:vertAlign w:val="superscript"/>
        </w:rPr>
        <w:instrText xml:space="preserve"> ADDIN EN.CITE </w:instrText>
      </w:r>
      <w:r w:rsidR="00BB6427" w:rsidRPr="007742CE">
        <w:rPr>
          <w:rFonts w:ascii="Arial" w:hAnsi="Arial" w:cs="Arial"/>
          <w:sz w:val="20"/>
          <w:szCs w:val="20"/>
          <w:shd w:val="clear" w:color="auto" w:fill="FFFFFF"/>
          <w:vertAlign w:val="superscript"/>
        </w:rPr>
        <w:fldChar w:fldCharType="begin">
          <w:fldData xml:space="preserve">PEVuZE5vdGU+PENpdGU+PEF1dGhvcj5TYW50aWFnby1Ub3JyZXM8L0F1dGhvcj48WWVhcj4yMDE0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</w:fldData>
        </w:fldChar>
      </w:r>
      <w:r w:rsidR="00BB6427" w:rsidRPr="007742CE">
        <w:rPr>
          <w:rFonts w:ascii="Arial" w:hAnsi="Arial" w:cs="Arial"/>
          <w:sz w:val="20"/>
          <w:szCs w:val="20"/>
          <w:shd w:val="clear" w:color="auto" w:fill="FFFFFF"/>
          <w:vertAlign w:val="superscript"/>
        </w:rPr>
        <w:instrText xml:space="preserve"> ADDIN EN.CITE.DATA </w:instrText>
      </w:r>
      <w:r w:rsidR="00BB6427" w:rsidRPr="007742CE">
        <w:rPr>
          <w:rFonts w:ascii="Arial" w:hAnsi="Arial" w:cs="Arial"/>
          <w:sz w:val="20"/>
          <w:szCs w:val="20"/>
          <w:shd w:val="clear" w:color="auto" w:fill="FFFFFF"/>
          <w:vertAlign w:val="superscript"/>
        </w:rPr>
      </w:r>
      <w:r w:rsidR="00BB6427" w:rsidRPr="007742CE">
        <w:rPr>
          <w:rFonts w:ascii="Arial" w:hAnsi="Arial" w:cs="Arial"/>
          <w:sz w:val="20"/>
          <w:szCs w:val="20"/>
          <w:shd w:val="clear" w:color="auto" w:fill="FFFFFF"/>
          <w:vertAlign w:val="superscript"/>
        </w:rPr>
        <w:fldChar w:fldCharType="end"/>
      </w:r>
      <w:r w:rsidR="00A2028A" w:rsidRPr="007742CE">
        <w:rPr>
          <w:rFonts w:ascii="Arial" w:hAnsi="Arial" w:cs="Arial"/>
          <w:sz w:val="20"/>
          <w:szCs w:val="20"/>
          <w:shd w:val="clear" w:color="auto" w:fill="FFFFFF"/>
          <w:vertAlign w:val="superscript"/>
        </w:rPr>
      </w:r>
      <w:r w:rsidR="00A2028A" w:rsidRPr="007742CE">
        <w:rPr>
          <w:rFonts w:ascii="Arial" w:hAnsi="Arial" w:cs="Arial"/>
          <w:sz w:val="20"/>
          <w:szCs w:val="20"/>
          <w:shd w:val="clear" w:color="auto" w:fill="FFFFFF"/>
          <w:vertAlign w:val="superscript"/>
        </w:rPr>
        <w:fldChar w:fldCharType="separate"/>
      </w:r>
      <w:r w:rsidR="00BB6427" w:rsidRPr="007742CE">
        <w:rPr>
          <w:rFonts w:ascii="Arial" w:hAnsi="Arial" w:cs="Arial"/>
          <w:noProof/>
          <w:sz w:val="20"/>
          <w:szCs w:val="20"/>
          <w:shd w:val="clear" w:color="auto" w:fill="FFFFFF"/>
          <w:vertAlign w:val="superscript"/>
        </w:rPr>
        <w:t>(</w:t>
      </w:r>
      <w:hyperlink w:anchor="_ENREF_45" w:tooltip="Santiago-Torres, 2014 #426" w:history="1">
        <w:r w:rsidR="00BB6427" w:rsidRPr="007742CE">
          <w:rPr>
            <w:rFonts w:ascii="Arial" w:hAnsi="Arial" w:cs="Arial"/>
            <w:noProof/>
            <w:sz w:val="20"/>
            <w:szCs w:val="20"/>
            <w:shd w:val="clear" w:color="auto" w:fill="FFFFFF"/>
            <w:vertAlign w:val="superscript"/>
          </w:rPr>
          <w:t>45</w:t>
        </w:r>
      </w:hyperlink>
      <w:r w:rsidR="00BB6427" w:rsidRPr="007742CE">
        <w:rPr>
          <w:rFonts w:ascii="Arial" w:hAnsi="Arial" w:cs="Arial"/>
          <w:noProof/>
          <w:sz w:val="20"/>
          <w:szCs w:val="20"/>
          <w:shd w:val="clear" w:color="auto" w:fill="FFFFFF"/>
          <w:vertAlign w:val="superscript"/>
        </w:rPr>
        <w:t>)</w:t>
      </w:r>
      <w:r w:rsidR="00A2028A" w:rsidRPr="007742CE">
        <w:rPr>
          <w:rFonts w:ascii="Arial" w:hAnsi="Arial" w:cs="Arial"/>
          <w:sz w:val="20"/>
          <w:szCs w:val="20"/>
          <w:shd w:val="clear" w:color="auto" w:fill="FFFFFF"/>
          <w:vertAlign w:val="superscript"/>
        </w:rPr>
        <w:fldChar w:fldCharType="end"/>
      </w:r>
      <w:r w:rsidR="00FF2701" w:rsidRPr="007742CE">
        <w:rPr>
          <w:rFonts w:ascii="Arial" w:hAnsi="Arial" w:cs="Arial"/>
          <w:sz w:val="20"/>
          <w:szCs w:val="20"/>
          <w:shd w:val="clear" w:color="auto" w:fill="FFFFFF"/>
        </w:rPr>
        <w:t>.</w:t>
      </w:r>
    </w:p>
    <w:p w14:paraId="2D6E130E" w14:textId="25CBE903" w:rsidR="00EE41A6" w:rsidRPr="007742CE" w:rsidRDefault="005D5518" w:rsidP="00B63436">
      <w:pPr>
        <w:pBdr>
          <w:bottom w:val="none" w:sz="0" w:space="0" w:color="auto"/>
        </w:pBdr>
      </w:pPr>
      <w:r w:rsidRPr="007742CE">
        <w:t>In addition, family environment should be considered. The presence of family conflict may negatively influence dietary practices of adolescents</w:t>
      </w:r>
      <w:r w:rsidR="00A2028A" w:rsidRPr="007742CE">
        <w:rPr>
          <w:vertAlign w:val="superscript"/>
        </w:rPr>
        <w:fldChar w:fldCharType="begin">
          <w:fldData xml:space="preserve">PEVuZE5vdGU+PENpdGU+PEF1dGhvcj5IaW5jaGxpZmY8L0F1dGhvcj48WWVhcj4yMDE2PC9ZZWFy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</w:fldData>
        </w:fldChar>
      </w:r>
      <w:r w:rsidR="00BB6427" w:rsidRPr="007742CE">
        <w:rPr>
          <w:vertAlign w:val="superscript"/>
        </w:rPr>
        <w:instrText xml:space="preserve"> ADDIN EN.CITE </w:instrText>
      </w:r>
      <w:r w:rsidR="00BB6427" w:rsidRPr="007742CE">
        <w:rPr>
          <w:vertAlign w:val="superscript"/>
        </w:rPr>
        <w:fldChar w:fldCharType="begin">
          <w:fldData xml:space="preserve">PEVuZE5vdGU+PENpdGU+PEF1dGhvcj5IaW5jaGxpZmY8L0F1dGhvcj48WWVhcj4yMDE2PC9ZZWFy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</w:fldData>
        </w:fldChar>
      </w:r>
      <w:r w:rsidR="00BB6427" w:rsidRPr="007742CE">
        <w:rPr>
          <w:vertAlign w:val="superscript"/>
        </w:rPr>
        <w:instrText xml:space="preserve"> ADDIN EN.CITE.DATA </w:instrText>
      </w:r>
      <w:r w:rsidR="00BB6427" w:rsidRPr="007742CE">
        <w:rPr>
          <w:vertAlign w:val="superscript"/>
        </w:rPr>
      </w:r>
      <w:r w:rsidR="00BB6427" w:rsidRPr="007742CE">
        <w:rPr>
          <w:vertAlign w:val="superscript"/>
        </w:rPr>
        <w:fldChar w:fldCharType="end"/>
      </w:r>
      <w:r w:rsidR="00A2028A" w:rsidRPr="007742CE">
        <w:rPr>
          <w:vertAlign w:val="superscript"/>
        </w:rPr>
      </w:r>
      <w:r w:rsidR="00A2028A" w:rsidRPr="007742CE">
        <w:rPr>
          <w:vertAlign w:val="superscript"/>
        </w:rPr>
        <w:fldChar w:fldCharType="separate"/>
      </w:r>
      <w:r w:rsidR="00BB6427" w:rsidRPr="007742CE">
        <w:rPr>
          <w:noProof/>
          <w:vertAlign w:val="superscript"/>
        </w:rPr>
        <w:t>(</w:t>
      </w:r>
      <w:hyperlink w:anchor="_ENREF_46" w:tooltip="Hinchliff, 2016 #427" w:history="1">
        <w:r w:rsidR="00BB6427" w:rsidRPr="007742CE">
          <w:rPr>
            <w:noProof/>
            <w:vertAlign w:val="superscript"/>
          </w:rPr>
          <w:t>46</w:t>
        </w:r>
      </w:hyperlink>
      <w:r w:rsidR="00BB6427" w:rsidRPr="007742CE">
        <w:rPr>
          <w:noProof/>
          <w:vertAlign w:val="superscript"/>
        </w:rPr>
        <w:t>)</w:t>
      </w:r>
      <w:r w:rsidR="00A2028A" w:rsidRPr="007742CE">
        <w:rPr>
          <w:vertAlign w:val="superscript"/>
        </w:rPr>
        <w:fldChar w:fldCharType="end"/>
      </w:r>
      <w:r w:rsidR="00FF2701" w:rsidRPr="007742CE">
        <w:t xml:space="preserve">, </w:t>
      </w:r>
      <w:r w:rsidRPr="007742CE">
        <w:rPr>
          <w:bCs/>
        </w:rPr>
        <w:t>and discrepancies among family members are related to wellbeing of adolescents</w:t>
      </w:r>
      <w:r w:rsidR="004C12B2" w:rsidRPr="007742CE">
        <w:rPr>
          <w:bCs/>
          <w:vertAlign w:val="superscript"/>
        </w:rPr>
        <w:fldChar w:fldCharType="begin"/>
      </w:r>
      <w:r w:rsidR="00BB6427" w:rsidRPr="007742CE">
        <w:rPr>
          <w:bCs/>
          <w:vertAlign w:val="superscript"/>
        </w:rPr>
        <w:instrText xml:space="preserve"> ADDIN EN.CITE &lt;EndNote&gt;&lt;Cite&gt;&lt;Author&gt;Stuart&lt;/Author&gt;&lt;Year&gt;2012&lt;/Year&gt;&lt;RecNum&gt;428&lt;/RecNum&gt;&lt;DisplayText&gt;(47)&lt;/DisplayText&gt;&lt;record&gt;&lt;rec-number&gt;428&lt;/rec-number&gt;&lt;foreign-keys&gt;&lt;key app="EN" db-id="p5ea0290opep2gewaex5dsttweexv2xp2sax"&gt;428&lt;/key&gt;&lt;/foreign-keys&gt;&lt;ref-type name="Journal Article"&gt;17&lt;/ref-type&gt;&lt;contributors&gt;&lt;authors&gt;&lt;author&gt;Stuart, J.&lt;/author&gt;&lt;author&gt;Jose, P. E.&lt;/author&gt;&lt;/authors&gt;&lt;/contributors&gt;&lt;auth-address&gt;School of Psychology, Victoria University of Wellington, Wellington, New Zealand. j.stuart@auckland.ac.nz&lt;/auth-address&gt;&lt;titles&gt;&lt;title&gt;The influence of discrepancies between adolescent and parent ratings of family dynamics on the well-being of adolescents&lt;/title&gt;&lt;secondary-title&gt;J Fam Psychol&lt;/secondary-title&gt;&lt;/titles&gt;&lt;periodical&gt;&lt;full-title&gt;J Fam Psychol&lt;/full-title&gt;&lt;/periodical&gt;&lt;pages&gt;858-68&lt;/pages&gt;&lt;volume&gt;26&lt;/volume&gt;&lt;number&gt;6&lt;/number&gt;&lt;edition&gt;2012/10/17&lt;/edition&gt;&lt;keywords&gt;&lt;keyword&gt;Adaptation, Psychological&lt;/keyword&gt;&lt;keyword&gt;Adolescent&lt;/keyword&gt;&lt;keyword&gt;Age Factors&lt;/keyword&gt;&lt;keyword&gt;Child&lt;/keyword&gt;&lt;keyword&gt;Family/*psychology&lt;/keyword&gt;&lt;keyword&gt;Family Conflict/psychology&lt;/keyword&gt;&lt;keyword&gt;Female&lt;/keyword&gt;&lt;keyword&gt;Humans&lt;/keyword&gt;&lt;keyword&gt;Longitudinal Studies&lt;/keyword&gt;&lt;keyword&gt;Male&lt;/keyword&gt;&lt;keyword&gt;Parent-Child Relations&lt;/keyword&gt;&lt;keyword&gt;Parents/*psychology&lt;/keyword&gt;&lt;keyword&gt;Psychological Tests&lt;/keyword&gt;&lt;keyword&gt;*Psychology, Adolescent&lt;/keyword&gt;&lt;keyword&gt;Sex Factors&lt;/keyword&gt;&lt;keyword&gt;Surveys and Questionnaires&lt;/keyword&gt;&lt;/keywords&gt;&lt;dates&gt;&lt;year&gt;2012&lt;/year&gt;&lt;pub-dates&gt;&lt;date&gt;Dec&lt;/date&gt;&lt;/pub-dates&gt;&lt;/dates&gt;&lt;isbn&gt;1939-1293 (Electronic)&amp;#xD;0893-3200 (Linking)&lt;/isbn&gt;&lt;accession-num&gt;23066676&lt;/accession-num&gt;&lt;urls&gt;&lt;related-urls&gt;&lt;url&gt;http://www.ncbi.nlm.nih.gov/pubmed/23066676&lt;/url&gt;&lt;/related-urls&gt;&lt;/urls&gt;&lt;electronic-resource-num&gt;10.1037/a0030056&amp;#xD;2012-27548-001 [pii]&lt;/electronic-resource-num&gt;&lt;language&gt;eng&lt;/language&gt;&lt;/record&gt;&lt;/Cite&gt;&lt;/EndNote&gt;</w:instrText>
      </w:r>
      <w:r w:rsidR="004C12B2" w:rsidRPr="007742CE">
        <w:rPr>
          <w:bCs/>
          <w:vertAlign w:val="superscript"/>
        </w:rPr>
        <w:fldChar w:fldCharType="separate"/>
      </w:r>
      <w:r w:rsidR="00BB6427" w:rsidRPr="007742CE">
        <w:rPr>
          <w:bCs/>
          <w:noProof/>
          <w:vertAlign w:val="superscript"/>
        </w:rPr>
        <w:t>(</w:t>
      </w:r>
      <w:hyperlink w:anchor="_ENREF_47" w:tooltip="Stuart, 2012 #428" w:history="1">
        <w:r w:rsidR="00BB6427" w:rsidRPr="007742CE">
          <w:rPr>
            <w:bCs/>
            <w:noProof/>
            <w:vertAlign w:val="superscript"/>
          </w:rPr>
          <w:t>47</w:t>
        </w:r>
      </w:hyperlink>
      <w:r w:rsidR="00BB6427" w:rsidRPr="007742CE">
        <w:rPr>
          <w:bCs/>
          <w:noProof/>
          <w:vertAlign w:val="superscript"/>
        </w:rPr>
        <w:t>)</w:t>
      </w:r>
      <w:r w:rsidR="004C12B2" w:rsidRPr="007742CE">
        <w:rPr>
          <w:bCs/>
          <w:vertAlign w:val="superscript"/>
        </w:rPr>
        <w:fldChar w:fldCharType="end"/>
      </w:r>
      <w:r w:rsidR="00FF2701" w:rsidRPr="007742CE">
        <w:rPr>
          <w:bCs/>
        </w:rPr>
        <w:t xml:space="preserve">. </w:t>
      </w:r>
      <w:r w:rsidRPr="007742CE">
        <w:t>Parental modeling, parental rules and parental encouragement seems to be related to eating behaviors of children and adolescents</w:t>
      </w:r>
      <w:r w:rsidR="004C12B2" w:rsidRPr="007742CE">
        <w:rPr>
          <w:vertAlign w:val="superscript"/>
        </w:rPr>
        <w:fldChar w:fldCharType="begin"/>
      </w:r>
      <w:r w:rsidR="00BB6427" w:rsidRPr="007742CE">
        <w:rPr>
          <w:vertAlign w:val="superscript"/>
        </w:rPr>
        <w:instrText xml:space="preserve"> ADDIN EN.CITE &lt;EndNote&gt;&lt;Cite&gt;&lt;Author&gt;Pearson&lt;/Author&gt;&lt;Year&gt;2009&lt;/Year&gt;&lt;RecNum&gt;429&lt;/RecNum&gt;&lt;DisplayText&gt;(48)&lt;/DisplayText&gt;&lt;record&gt;&lt;rec-number&gt;429&lt;/rec-number&gt;&lt;foreign-keys&gt;&lt;key app="EN" db-id="p5ea0290opep2gewaex5dsttweexv2xp2sax"&gt;429&lt;/key&gt;&lt;/foreign-keys&gt;&lt;ref-type name="Journal Article"&gt;17&lt;/ref-type&gt;&lt;contributors&gt;&lt;authors&gt;&lt;author&gt;Pearson, N.&lt;/author&gt;&lt;author&gt;Biddle, S. J.&lt;/author&gt;&lt;author&gt;Gorely, T.&lt;/author&gt;&lt;/authors&gt;&lt;/contributors&gt;&lt;auth-address&gt;School of Sport and Exercise Sciences, Loughborough University, Loughborough, Leicestershire LE11 3TU, UK. N.Pearson@lboro.ac.uk&lt;/auth-address&gt;&lt;titles&gt;&lt;title&gt;Family correlates of fruit and vegetable consumption in children and adolescents: a systematic review&lt;/title&gt;&lt;secondary-title&gt;Public Health Nutr&lt;/secondary-title&gt;&lt;/titles&gt;&lt;periodical&gt;&lt;full-title&gt;Public Health Nutr&lt;/full-title&gt;&lt;/periodical&gt;&lt;pages&gt;267-83&lt;/pages&gt;&lt;volume&gt;12&lt;/volume&gt;&lt;number&gt;2&lt;/number&gt;&lt;edition&gt;2008/06/19&lt;/edition&gt;&lt;keywords&gt;&lt;keyword&gt;Adolescent&lt;/keyword&gt;&lt;keyword&gt;Adolescent Nutritional Physiological Phenomena/*physiology&lt;/keyword&gt;&lt;keyword&gt;Child&lt;/keyword&gt;&lt;keyword&gt;Child Nutritional Physiological Phenomena/*physiology&lt;/keyword&gt;&lt;keyword&gt;Educational Status&lt;/keyword&gt;&lt;keyword&gt;Feeding Behavior/*psychology&lt;/keyword&gt;&lt;keyword&gt;Female&lt;/keyword&gt;&lt;keyword&gt;Food Preferences/psychology&lt;/keyword&gt;&lt;keyword&gt;Food Supply&lt;/keyword&gt;&lt;keyword&gt;*Fruit&lt;/keyword&gt;&lt;keyword&gt;Health Promotion&lt;/keyword&gt;&lt;keyword&gt;Humans&lt;/keyword&gt;&lt;keyword&gt;Male&lt;/keyword&gt;&lt;keyword&gt;*Parent-Child Relations&lt;/keyword&gt;&lt;keyword&gt;Parents/education/*psychology&lt;/keyword&gt;&lt;keyword&gt;*Vegetables&lt;/keyword&gt;&lt;/keywords&gt;&lt;dates&gt;&lt;year&gt;2009&lt;/year&gt;&lt;pub-dates&gt;&lt;date&gt;Feb&lt;/date&gt;&lt;/pub-dates&gt;&lt;/dates&gt;&lt;isbn&gt;1368-9800 (Print)&amp;#xD;1368-9800 (Linking)&lt;/isbn&gt;&lt;accession-num&gt;18559129&lt;/accession-num&gt;&lt;urls&gt;&lt;related-urls&gt;&lt;url&gt;http://www.ncbi.nlm.nih.gov/pubmed/18559129&lt;/url&gt;&lt;/related-urls&gt;&lt;/urls&gt;&lt;electronic-resource-num&gt;10.1017/S1368980008002589&amp;#xD;S1368980008002589 [pii]&lt;/electronic-resource-num&gt;&lt;language&gt;eng&lt;/language&gt;&lt;/record&gt;&lt;/Cite&gt;&lt;/EndNote&gt;</w:instrText>
      </w:r>
      <w:r w:rsidR="004C12B2" w:rsidRPr="007742CE">
        <w:rPr>
          <w:vertAlign w:val="superscript"/>
        </w:rPr>
        <w:fldChar w:fldCharType="separate"/>
      </w:r>
      <w:r w:rsidR="00BB6427" w:rsidRPr="007742CE">
        <w:rPr>
          <w:noProof/>
          <w:vertAlign w:val="superscript"/>
        </w:rPr>
        <w:t>(</w:t>
      </w:r>
      <w:hyperlink w:anchor="_ENREF_48" w:tooltip="Pearson, 2009 #429" w:history="1">
        <w:r w:rsidR="00BB6427" w:rsidRPr="007742CE">
          <w:rPr>
            <w:noProof/>
            <w:vertAlign w:val="superscript"/>
          </w:rPr>
          <w:t>48</w:t>
        </w:r>
      </w:hyperlink>
      <w:r w:rsidR="00BB6427" w:rsidRPr="007742CE">
        <w:rPr>
          <w:noProof/>
          <w:vertAlign w:val="superscript"/>
        </w:rPr>
        <w:t>)</w:t>
      </w:r>
      <w:r w:rsidR="004C12B2" w:rsidRPr="007742CE">
        <w:rPr>
          <w:vertAlign w:val="superscript"/>
        </w:rPr>
        <w:fldChar w:fldCharType="end"/>
      </w:r>
      <w:r w:rsidR="00FF2701" w:rsidRPr="007742CE">
        <w:t xml:space="preserve">. </w:t>
      </w:r>
      <w:r w:rsidR="00521181" w:rsidRPr="007742CE">
        <w:t>Along the same line, the family structure has been shown as a determinant of diet and wellbeing.  Particularly, the cohabitation with both parents may positively influence diet</w:t>
      </w:r>
      <w:r w:rsidR="001E5B67" w:rsidRPr="007742CE">
        <w:rPr>
          <w:vertAlign w:val="superscript"/>
        </w:rPr>
        <w:fldChar w:fldCharType="begin">
          <w:fldData xml:space="preserve">PEVuZE5vdGU+PENpdGU+PEF1dGhvcj5QYXBhZGFraTwvQXV0aG9yPjxZZWFyPjIwMTU8L1llYXI+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</w:fldData>
        </w:fldChar>
      </w:r>
      <w:r w:rsidR="00BB6427" w:rsidRPr="007742CE">
        <w:rPr>
          <w:vertAlign w:val="superscript"/>
        </w:rPr>
        <w:instrText xml:space="preserve"> ADDIN EN.CITE </w:instrText>
      </w:r>
      <w:r w:rsidR="00BB6427" w:rsidRPr="007742CE">
        <w:rPr>
          <w:vertAlign w:val="superscript"/>
        </w:rPr>
        <w:fldChar w:fldCharType="begin">
          <w:fldData xml:space="preserve">PEVuZE5vdGU+PENpdGU+PEF1dGhvcj5QYXBhZGFraTwvQXV0aG9yPjxZZWFyPjIwMTU8L1llYXI+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</w:fldData>
        </w:fldChar>
      </w:r>
      <w:r w:rsidR="00BB6427" w:rsidRPr="007742CE">
        <w:rPr>
          <w:vertAlign w:val="superscript"/>
        </w:rPr>
        <w:instrText xml:space="preserve"> ADDIN EN.CITE.DATA </w:instrText>
      </w:r>
      <w:r w:rsidR="00BB6427" w:rsidRPr="007742CE">
        <w:rPr>
          <w:vertAlign w:val="superscript"/>
        </w:rPr>
      </w:r>
      <w:r w:rsidR="00BB6427" w:rsidRPr="007742CE">
        <w:rPr>
          <w:vertAlign w:val="superscript"/>
        </w:rPr>
        <w:fldChar w:fldCharType="end"/>
      </w:r>
      <w:r w:rsidR="001E5B67" w:rsidRPr="007742CE">
        <w:rPr>
          <w:vertAlign w:val="superscript"/>
        </w:rPr>
      </w:r>
      <w:r w:rsidR="001E5B67" w:rsidRPr="007742CE">
        <w:rPr>
          <w:vertAlign w:val="superscript"/>
        </w:rPr>
        <w:fldChar w:fldCharType="separate"/>
      </w:r>
      <w:r w:rsidR="00BB6427" w:rsidRPr="007742CE">
        <w:rPr>
          <w:noProof/>
          <w:vertAlign w:val="superscript"/>
        </w:rPr>
        <w:t>(</w:t>
      </w:r>
      <w:hyperlink w:anchor="_ENREF_49" w:tooltip="Papadaki, 2015 #430" w:history="1">
        <w:r w:rsidR="00BB6427" w:rsidRPr="007742CE">
          <w:rPr>
            <w:noProof/>
            <w:vertAlign w:val="superscript"/>
          </w:rPr>
          <w:t>49</w:t>
        </w:r>
      </w:hyperlink>
      <w:r w:rsidR="00BB6427" w:rsidRPr="007742CE">
        <w:rPr>
          <w:noProof/>
          <w:vertAlign w:val="superscript"/>
        </w:rPr>
        <w:t>)</w:t>
      </w:r>
      <w:r w:rsidR="001E5B67" w:rsidRPr="007742CE">
        <w:rPr>
          <w:vertAlign w:val="superscript"/>
        </w:rPr>
        <w:fldChar w:fldCharType="end"/>
      </w:r>
      <w:r w:rsidR="00FF2701" w:rsidRPr="007742CE">
        <w:t xml:space="preserve">, </w:t>
      </w:r>
      <w:r w:rsidR="00521181" w:rsidRPr="007742CE">
        <w:t>while single parent family background may relate to worse mental health in adolescents</w:t>
      </w:r>
      <w:r w:rsidR="001E5B67" w:rsidRPr="007742CE">
        <w:rPr>
          <w:vertAlign w:val="superscript"/>
        </w:rPr>
        <w:fldChar w:fldCharType="begin">
          <w:fldData xml:space="preserve">PEVuZE5vdGU+PENpdGU+PEF1dGhvcj5MYXVra2FuZW48L0F1dGhvcj48WWVhcj4yMDE2PC9ZZWFy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</w:fldData>
        </w:fldChar>
      </w:r>
      <w:r w:rsidR="00BB6427" w:rsidRPr="007742CE">
        <w:rPr>
          <w:vertAlign w:val="superscript"/>
        </w:rPr>
        <w:instrText xml:space="preserve"> ADDIN EN.CITE </w:instrText>
      </w:r>
      <w:r w:rsidR="00BB6427" w:rsidRPr="007742CE">
        <w:rPr>
          <w:vertAlign w:val="superscript"/>
        </w:rPr>
        <w:fldChar w:fldCharType="begin">
          <w:fldData xml:space="preserve">PEVuZE5vdGU+PENpdGU+PEF1dGhvcj5MYXVra2FuZW48L0F1dGhvcj48WWVhcj4yMDE2PC9ZZWFy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</w:fldData>
        </w:fldChar>
      </w:r>
      <w:r w:rsidR="00BB6427" w:rsidRPr="007742CE">
        <w:rPr>
          <w:vertAlign w:val="superscript"/>
        </w:rPr>
        <w:instrText xml:space="preserve"> ADDIN EN.CITE.DATA </w:instrText>
      </w:r>
      <w:r w:rsidR="00BB6427" w:rsidRPr="007742CE">
        <w:rPr>
          <w:vertAlign w:val="superscript"/>
        </w:rPr>
      </w:r>
      <w:r w:rsidR="00BB6427" w:rsidRPr="007742CE">
        <w:rPr>
          <w:vertAlign w:val="superscript"/>
        </w:rPr>
        <w:fldChar w:fldCharType="end"/>
      </w:r>
      <w:r w:rsidR="001E5B67" w:rsidRPr="007742CE">
        <w:rPr>
          <w:vertAlign w:val="superscript"/>
        </w:rPr>
      </w:r>
      <w:r w:rsidR="001E5B67" w:rsidRPr="007742CE">
        <w:rPr>
          <w:vertAlign w:val="superscript"/>
        </w:rPr>
        <w:fldChar w:fldCharType="separate"/>
      </w:r>
      <w:r w:rsidR="00BB6427" w:rsidRPr="007742CE">
        <w:rPr>
          <w:noProof/>
          <w:vertAlign w:val="superscript"/>
        </w:rPr>
        <w:t>(</w:t>
      </w:r>
      <w:hyperlink w:anchor="_ENREF_50" w:tooltip="Laukkanen, 2016 #431" w:history="1">
        <w:r w:rsidR="00BB6427" w:rsidRPr="007742CE">
          <w:rPr>
            <w:noProof/>
            <w:vertAlign w:val="superscript"/>
          </w:rPr>
          <w:t>50</w:t>
        </w:r>
      </w:hyperlink>
      <w:r w:rsidR="00BB6427" w:rsidRPr="007742CE">
        <w:rPr>
          <w:noProof/>
          <w:vertAlign w:val="superscript"/>
        </w:rPr>
        <w:t>)</w:t>
      </w:r>
      <w:r w:rsidR="001E5B67" w:rsidRPr="007742CE">
        <w:rPr>
          <w:vertAlign w:val="superscript"/>
        </w:rPr>
        <w:fldChar w:fldCharType="end"/>
      </w:r>
      <w:r w:rsidR="00EE41A6" w:rsidRPr="007742CE">
        <w:t>. Finally, factors as increased meal skipping and meal consumption away from home may also affect diet quality</w:t>
      </w:r>
      <w:r w:rsidR="001E5B67" w:rsidRPr="007742CE">
        <w:rPr>
          <w:vertAlign w:val="superscript"/>
        </w:rPr>
        <w:fldChar w:fldCharType="begin">
          <w:fldData xml:space="preserve">PEVuZE5vdGU+PENpdGU+PEF1dGhvcj5TdG9yZXk8L0F1dGhvcj48WWVhcj4yMDA5PC9ZZWFyPjxS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</w:fldData>
        </w:fldChar>
      </w:r>
      <w:r w:rsidR="00BB6427" w:rsidRPr="007742CE">
        <w:rPr>
          <w:vertAlign w:val="superscript"/>
        </w:rPr>
        <w:instrText xml:space="preserve"> ADDIN EN.CITE </w:instrText>
      </w:r>
      <w:r w:rsidR="00BB6427" w:rsidRPr="007742CE">
        <w:rPr>
          <w:vertAlign w:val="superscript"/>
        </w:rPr>
        <w:fldChar w:fldCharType="begin">
          <w:fldData xml:space="preserve">PEVuZE5vdGU+PENpdGU+PEF1dGhvcj5TdG9yZXk8L0F1dGhvcj48WWVhcj4yMDA5PC9ZZWFyPjxS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</w:fldData>
        </w:fldChar>
      </w:r>
      <w:r w:rsidR="00BB6427" w:rsidRPr="007742CE">
        <w:rPr>
          <w:vertAlign w:val="superscript"/>
        </w:rPr>
        <w:instrText xml:space="preserve"> ADDIN EN.CITE.DATA </w:instrText>
      </w:r>
      <w:r w:rsidR="00BB6427" w:rsidRPr="007742CE">
        <w:rPr>
          <w:vertAlign w:val="superscript"/>
        </w:rPr>
      </w:r>
      <w:r w:rsidR="00BB6427" w:rsidRPr="007742CE">
        <w:rPr>
          <w:vertAlign w:val="superscript"/>
        </w:rPr>
        <w:fldChar w:fldCharType="end"/>
      </w:r>
      <w:r w:rsidR="001E5B67" w:rsidRPr="007742CE">
        <w:rPr>
          <w:vertAlign w:val="superscript"/>
        </w:rPr>
      </w:r>
      <w:r w:rsidR="001E5B67" w:rsidRPr="007742CE">
        <w:rPr>
          <w:vertAlign w:val="superscript"/>
        </w:rPr>
        <w:fldChar w:fldCharType="separate"/>
      </w:r>
      <w:r w:rsidR="00BB6427" w:rsidRPr="007742CE">
        <w:rPr>
          <w:noProof/>
          <w:vertAlign w:val="superscript"/>
        </w:rPr>
        <w:t>(</w:t>
      </w:r>
      <w:hyperlink w:anchor="_ENREF_51" w:tooltip="Storey, 2009 #432" w:history="1">
        <w:r w:rsidR="00BB6427" w:rsidRPr="007742CE">
          <w:rPr>
            <w:noProof/>
            <w:vertAlign w:val="superscript"/>
          </w:rPr>
          <w:t>51</w:t>
        </w:r>
      </w:hyperlink>
      <w:r w:rsidR="00BB6427" w:rsidRPr="007742CE">
        <w:rPr>
          <w:noProof/>
          <w:vertAlign w:val="superscript"/>
        </w:rPr>
        <w:t>)</w:t>
      </w:r>
      <w:r w:rsidR="001E5B67" w:rsidRPr="007742CE">
        <w:rPr>
          <w:vertAlign w:val="superscript"/>
        </w:rPr>
        <w:fldChar w:fldCharType="end"/>
      </w:r>
      <w:r w:rsidR="00FF2701" w:rsidRPr="007742CE">
        <w:t>.</w:t>
      </w:r>
    </w:p>
    <w:p w14:paraId="72DDD80D" w14:textId="3A7A9035" w:rsidR="00FF59E6" w:rsidRPr="007742CE" w:rsidRDefault="00FF59E6" w:rsidP="00FF59E6">
      <w:pPr>
        <w:pBdr>
          <w:bottom w:val="none" w:sz="0" w:space="0" w:color="auto"/>
        </w:pBdr>
        <w:spacing w:after="0"/>
        <w:rPr>
          <w:lang w:val="en-AU"/>
        </w:rPr>
      </w:pPr>
      <w:r w:rsidRPr="007742CE">
        <w:rPr>
          <w:rFonts w:cstheme="minorHAnsi"/>
        </w:rPr>
        <w:t>There are limitations associated with this study, which must be considered when interpreting the findings.</w:t>
      </w:r>
      <w:r w:rsidRPr="007742CE">
        <w:rPr>
          <w:lang w:val="en-AU"/>
        </w:rPr>
        <w:t xml:space="preserve"> </w:t>
      </w:r>
      <w:r w:rsidR="005D5518" w:rsidRPr="007742CE">
        <w:t xml:space="preserve">With the exception of overweight/obese status, all variables were self-reported which may influence the quality of data inherent to the use of questionnaires (even though the questionnaires used are valid and reliable). </w:t>
      </w:r>
      <w:r w:rsidRPr="007742CE">
        <w:rPr>
          <w:lang w:val="en-AU"/>
        </w:rPr>
        <w:t xml:space="preserve">It is possible that residual confounding remained as a result of unmeasured covariates or the presence of measurement error in those covariates included in the models.  The cross-sectional nature of some of these data and lack of findings from the longitudinal analysis cannot infer causation and we can only report associations between </w:t>
      </w:r>
      <w:r w:rsidRPr="007742CE">
        <w:t xml:space="preserve">MD </w:t>
      </w:r>
      <w:r w:rsidR="00F05BD8" w:rsidRPr="007742CE">
        <w:t xml:space="preserve">adherence </w:t>
      </w:r>
      <w:r w:rsidRPr="007742CE">
        <w:rPr>
          <w:lang w:val="en-AU"/>
        </w:rPr>
        <w:t xml:space="preserve">and wellbeing.  It is not known if a higher </w:t>
      </w:r>
      <w:r w:rsidRPr="007742CE">
        <w:t xml:space="preserve">MD </w:t>
      </w:r>
      <w:r w:rsidR="00F05BD8" w:rsidRPr="007742CE">
        <w:t>adherence</w:t>
      </w:r>
      <w:r w:rsidRPr="007742CE">
        <w:t xml:space="preserve"> </w:t>
      </w:r>
      <w:r w:rsidRPr="007742CE">
        <w:rPr>
          <w:lang w:val="en-AU"/>
        </w:rPr>
        <w:t xml:space="preserve">led to greater wellbeing or whether greater wellbeing led to a high </w:t>
      </w:r>
      <w:r w:rsidRPr="007742CE">
        <w:t xml:space="preserve">MD </w:t>
      </w:r>
      <w:r w:rsidR="00F05BD8" w:rsidRPr="007742CE">
        <w:t>adherence</w:t>
      </w:r>
      <w:r w:rsidRPr="007742CE">
        <w:t xml:space="preserve"> </w:t>
      </w:r>
      <w:r w:rsidRPr="007742CE">
        <w:rPr>
          <w:lang w:val="en-AU"/>
        </w:rPr>
        <w:t xml:space="preserve">in this sample. Self-reported pubertal assessment is not a reliable measure of exact pubertal staging, although it has been frequently used in epidemiological studies due to its accuracy for a simple distinction between pre-puberty and puberty. The results of this study may not be generalisable to other populations beyond this sample of Spanish primary and secondary </w:t>
      </w:r>
      <w:r w:rsidRPr="007742CE">
        <w:rPr>
          <w:lang w:val="en-AU"/>
        </w:rPr>
        <w:lastRenderedPageBreak/>
        <w:t xml:space="preserve">school girls and boys. Finally, future longitudinal studies with a longer follow-up should be carried out to extend the longitudinal perspective examined in this study.  However, the present study has examined a wide sample of children and adolescents, considering several wellbeing indicators. </w:t>
      </w:r>
    </w:p>
    <w:p w14:paraId="43B64E01" w14:textId="77777777" w:rsidR="00FF59E6" w:rsidRPr="007742CE" w:rsidRDefault="00FF59E6" w:rsidP="00FF59E6">
      <w:pPr>
        <w:pBdr>
          <w:bottom w:val="none" w:sz="0" w:space="0" w:color="auto"/>
        </w:pBdr>
        <w:spacing w:after="0"/>
      </w:pPr>
    </w:p>
    <w:p w14:paraId="43DB49C4" w14:textId="649B9A5D" w:rsidR="00FF59E6" w:rsidRPr="007742CE" w:rsidRDefault="00FF59E6" w:rsidP="00FF59E6">
      <w:pPr>
        <w:pBdr>
          <w:bottom w:val="none" w:sz="0" w:space="0" w:color="auto"/>
        </w:pBdr>
        <w:jc w:val="both"/>
      </w:pPr>
      <w:r w:rsidRPr="007742CE">
        <w:t xml:space="preserve">In conclusion, higher MD </w:t>
      </w:r>
      <w:r w:rsidR="00F05BD8" w:rsidRPr="007742CE">
        <w:t xml:space="preserve">adherence </w:t>
      </w:r>
      <w:r w:rsidRPr="007742CE">
        <w:t xml:space="preserve">was found to be associated with better wellbeing in a population of Spanish secondary school girls and boys.  However, MD </w:t>
      </w:r>
      <w:r w:rsidR="00F05BD8" w:rsidRPr="007742CE">
        <w:t>adherence</w:t>
      </w:r>
      <w:r w:rsidRPr="007742CE">
        <w:t xml:space="preserve"> at baseline did not predict wellbeing after two-year follow-up. Further research including intervention studies are required to determine causality between MD </w:t>
      </w:r>
      <w:r w:rsidR="00F05BD8" w:rsidRPr="007742CE">
        <w:t xml:space="preserve">adherence </w:t>
      </w:r>
      <w:r w:rsidRPr="007742CE">
        <w:t xml:space="preserve">and wellbeing, which might help inform future public health nutrition programs for this target group.  </w:t>
      </w:r>
    </w:p>
    <w:p w14:paraId="4EA9B008" w14:textId="77777777" w:rsidR="00FF59E6" w:rsidRPr="007742CE" w:rsidRDefault="00FF59E6" w:rsidP="00FF59E6">
      <w:pPr>
        <w:pBdr>
          <w:bottom w:val="none" w:sz="0" w:space="0" w:color="auto"/>
        </w:pBdr>
        <w:jc w:val="both"/>
      </w:pPr>
    </w:p>
    <w:p w14:paraId="5ED2F5DA" w14:textId="77777777" w:rsidR="00FF59E6" w:rsidRPr="007742CE" w:rsidRDefault="00FF59E6" w:rsidP="00FF59E6">
      <w:pPr>
        <w:pBdr>
          <w:bottom w:val="none" w:sz="0" w:space="0" w:color="auto"/>
        </w:pBdr>
        <w:spacing w:after="0"/>
        <w:jc w:val="both"/>
        <w:rPr>
          <w:rFonts w:cstheme="minorHAnsi"/>
          <w:b/>
        </w:rPr>
      </w:pPr>
      <w:r w:rsidRPr="007742CE">
        <w:rPr>
          <w:rFonts w:cstheme="minorHAnsi"/>
          <w:b/>
        </w:rPr>
        <w:t>Acknowledgments</w:t>
      </w:r>
    </w:p>
    <w:p w14:paraId="5E2E88F4" w14:textId="77777777" w:rsidR="00FF59E6" w:rsidRPr="00813167" w:rsidRDefault="00FF59E6" w:rsidP="00FF59E6">
      <w:pPr>
        <w:pBdr>
          <w:bottom w:val="none" w:sz="0" w:space="0" w:color="auto"/>
        </w:pBdr>
        <w:spacing w:after="0"/>
        <w:jc w:val="both"/>
      </w:pPr>
      <w:r w:rsidRPr="007742CE">
        <w:t>The authors gratefully acknowledge the youth, families and teachers who participated in this study. The UP&amp;DOWN Study was supported by the DEP 2010-21662-C04-00 grant from the National Plan for Research, Development and Innovation (R + D + i) MICINN. IE-C is supported by a grant from the Alicia Koplowitz Foundation</w:t>
      </w:r>
      <w:r>
        <w:t>.</w:t>
      </w:r>
      <w:r w:rsidRPr="00813167">
        <w:t xml:space="preserve"> </w:t>
      </w:r>
      <w:r>
        <w:t xml:space="preserve">No conflicts of interest are declared. </w:t>
      </w:r>
    </w:p>
    <w:p w14:paraId="3A48F3E6" w14:textId="77777777" w:rsidR="00FF59E6" w:rsidRDefault="00FF59E6" w:rsidP="00FF59E6">
      <w:pPr>
        <w:pStyle w:val="Default"/>
        <w:spacing w:line="360" w:lineRule="auto"/>
        <w:jc w:val="both"/>
        <w:rPr>
          <w:rFonts w:eastAsiaTheme="minorEastAsia"/>
          <w:b/>
          <w:color w:val="auto"/>
          <w:lang w:eastAsia="es-ES"/>
        </w:rPr>
      </w:pPr>
    </w:p>
    <w:p w14:paraId="1BC190AE" w14:textId="77777777" w:rsidR="00FF59E6" w:rsidRDefault="00FF59E6" w:rsidP="00FF59E6">
      <w:pPr>
        <w:pStyle w:val="Default"/>
        <w:spacing w:line="360" w:lineRule="auto"/>
        <w:jc w:val="both"/>
        <w:rPr>
          <w:rFonts w:eastAsiaTheme="minorEastAsia"/>
          <w:b/>
          <w:color w:val="auto"/>
          <w:lang w:eastAsia="es-ES"/>
        </w:rPr>
      </w:pPr>
      <w:r w:rsidRPr="00813167">
        <w:rPr>
          <w:rFonts w:eastAsiaTheme="minorEastAsia"/>
          <w:b/>
          <w:color w:val="auto"/>
          <w:lang w:eastAsia="es-ES"/>
        </w:rPr>
        <w:t>References</w:t>
      </w:r>
    </w:p>
    <w:p w14:paraId="62BB57F9" w14:textId="0E736CB4" w:rsidR="00BB6427" w:rsidRPr="00A03C4F" w:rsidRDefault="00A25F15" w:rsidP="00A03C4F">
      <w:pPr>
        <w:pStyle w:val="p"/>
        <w:spacing w:after="0" w:line="360" w:lineRule="auto"/>
        <w:ind w:left="567" w:hanging="567"/>
        <w:jc w:val="both"/>
        <w:rPr>
          <w:noProof/>
          <w:lang w:val="en-US"/>
        </w:rPr>
      </w:pPr>
      <w:r w:rsidRPr="00A03C4F">
        <w:rPr>
          <w:rFonts w:eastAsiaTheme="minorHAnsi"/>
          <w:color w:val="000000"/>
          <w:lang w:eastAsia="en-US"/>
        </w:rPr>
        <w:fldChar w:fldCharType="begin"/>
      </w:r>
      <w:r w:rsidR="00886D31" w:rsidRPr="00A03C4F">
        <w:rPr>
          <w:lang w:val="en-US"/>
        </w:rPr>
        <w:instrText xml:space="preserve"> ADDIN EN.REFLIST </w:instrText>
      </w:r>
      <w:r w:rsidRPr="00A03C4F">
        <w:rPr>
          <w:rFonts w:eastAsiaTheme="minorHAnsi"/>
          <w:color w:val="000000"/>
          <w:lang w:eastAsia="en-US"/>
        </w:rPr>
        <w:fldChar w:fldCharType="separate"/>
      </w:r>
      <w:bookmarkStart w:id="0" w:name="_ENREF_1"/>
      <w:r w:rsidR="00BB6427" w:rsidRPr="00A03C4F">
        <w:rPr>
          <w:noProof/>
          <w:lang w:val="en-US"/>
        </w:rPr>
        <w:t>1.</w:t>
      </w:r>
      <w:r w:rsidR="00BB6427" w:rsidRPr="00A03C4F">
        <w:rPr>
          <w:noProof/>
          <w:lang w:val="en-US"/>
        </w:rPr>
        <w:tab/>
      </w:r>
      <w:r w:rsidR="00D61BD7" w:rsidRPr="00A03C4F">
        <w:rPr>
          <w:noProof/>
          <w:lang w:val="en-US"/>
        </w:rPr>
        <w:t xml:space="preserve">Chida Y, Steptoe A. (2008) Positive psychological well-being and mortality: a quantitative review of prospective observational studies. </w:t>
      </w:r>
      <w:r w:rsidR="00D61BD7" w:rsidRPr="00A03C4F">
        <w:rPr>
          <w:i/>
          <w:noProof/>
          <w:lang w:val="en-US"/>
        </w:rPr>
        <w:t>Psychosom Med</w:t>
      </w:r>
      <w:r w:rsidR="00D61BD7" w:rsidRPr="00A03C4F">
        <w:rPr>
          <w:b/>
          <w:noProof/>
          <w:lang w:val="en-US"/>
        </w:rPr>
        <w:t>70</w:t>
      </w:r>
      <w:r w:rsidR="00D61BD7" w:rsidRPr="00A03C4F">
        <w:rPr>
          <w:noProof/>
          <w:lang w:val="en-US"/>
        </w:rPr>
        <w:t>(7):741-56.</w:t>
      </w:r>
      <w:bookmarkEnd w:id="0"/>
    </w:p>
    <w:p w14:paraId="0F043EDB" w14:textId="77498AAE" w:rsidR="00BB6427" w:rsidRPr="00A03C4F" w:rsidRDefault="00BB6427" w:rsidP="00A03C4F">
      <w:pPr>
        <w:pStyle w:val="p"/>
        <w:spacing w:after="0" w:line="360" w:lineRule="auto"/>
        <w:ind w:left="567" w:hanging="567"/>
        <w:jc w:val="both"/>
        <w:rPr>
          <w:noProof/>
          <w:lang w:val="en-US"/>
        </w:rPr>
      </w:pPr>
      <w:bookmarkStart w:id="1" w:name="_ENREF_2"/>
      <w:r w:rsidRPr="00A03C4F">
        <w:rPr>
          <w:noProof/>
          <w:lang w:val="en-US"/>
        </w:rPr>
        <w:t>2.</w:t>
      </w:r>
      <w:r w:rsidRPr="00A03C4F">
        <w:rPr>
          <w:noProof/>
          <w:lang w:val="en-US"/>
        </w:rPr>
        <w:tab/>
      </w:r>
      <w:r w:rsidR="00D61BD7" w:rsidRPr="00A03C4F">
        <w:rPr>
          <w:noProof/>
          <w:lang w:val="en-US"/>
        </w:rPr>
        <w:t xml:space="preserve">Merikangas KR, Nakamura EF, Kessler RC (2009). Epidemiology of mental disorders in children and adolescents. </w:t>
      </w:r>
      <w:r w:rsidR="00D61BD7" w:rsidRPr="00A03C4F">
        <w:rPr>
          <w:i/>
          <w:noProof/>
          <w:lang w:val="en-US"/>
        </w:rPr>
        <w:t>Dialogues Clin Neurosci</w:t>
      </w:r>
      <w:r w:rsidR="00D61BD7" w:rsidRPr="00A03C4F">
        <w:rPr>
          <w:b/>
          <w:noProof/>
          <w:lang w:val="en-US"/>
        </w:rPr>
        <w:t>11</w:t>
      </w:r>
      <w:r w:rsidR="00D61BD7" w:rsidRPr="00A03C4F">
        <w:rPr>
          <w:noProof/>
          <w:lang w:val="en-US"/>
        </w:rPr>
        <w:t>(1):7-20.</w:t>
      </w:r>
      <w:bookmarkEnd w:id="1"/>
    </w:p>
    <w:p w14:paraId="6DFC8112" w14:textId="5B5A400D" w:rsidR="00BB6427" w:rsidRPr="00A03C4F" w:rsidRDefault="00BB6427" w:rsidP="00A03C4F">
      <w:pPr>
        <w:pStyle w:val="p"/>
        <w:spacing w:after="0" w:line="360" w:lineRule="auto"/>
        <w:ind w:left="567" w:hanging="567"/>
        <w:jc w:val="both"/>
        <w:rPr>
          <w:noProof/>
          <w:lang w:val="en-US"/>
        </w:rPr>
      </w:pPr>
      <w:bookmarkStart w:id="2" w:name="_ENREF_3"/>
      <w:r w:rsidRPr="00A03C4F">
        <w:rPr>
          <w:noProof/>
          <w:lang w:val="en-US"/>
        </w:rPr>
        <w:t>3.</w:t>
      </w:r>
      <w:r w:rsidRPr="00A03C4F">
        <w:rPr>
          <w:noProof/>
          <w:lang w:val="en-US"/>
        </w:rPr>
        <w:tab/>
      </w:r>
      <w:r w:rsidR="00D61BD7" w:rsidRPr="00A03C4F">
        <w:rPr>
          <w:noProof/>
          <w:lang w:val="en-US"/>
        </w:rPr>
        <w:t xml:space="preserve">Diener E, Lucas RE, Oishi S (2002). Subjective well-being .  In: </w:t>
      </w:r>
      <w:r w:rsidR="00D61BD7" w:rsidRPr="00A03C4F">
        <w:rPr>
          <w:i/>
          <w:noProof/>
          <w:lang w:val="en-US"/>
        </w:rPr>
        <w:t>Handbook of positive psychology</w:t>
      </w:r>
      <w:r w:rsidR="00D61BD7" w:rsidRPr="00A03C4F">
        <w:rPr>
          <w:noProof/>
          <w:lang w:val="en-US"/>
        </w:rPr>
        <w:t xml:space="preserve">, pp 63-73. </w:t>
      </w:r>
      <w:r w:rsidR="00D61BD7" w:rsidRPr="00A03C4F">
        <w:rPr>
          <w:color w:val="333333"/>
          <w:lang w:val="en-US" w:eastAsia="en-US"/>
        </w:rPr>
        <w:t>[</w:t>
      </w:r>
      <w:r w:rsidR="00D61BD7" w:rsidRPr="00A03C4F">
        <w:rPr>
          <w:noProof/>
          <w:lang w:val="en-US"/>
        </w:rPr>
        <w:t>CR Snyder &amp; SJ López, editors</w:t>
      </w:r>
      <w:r w:rsidR="00D61BD7" w:rsidRPr="00A03C4F">
        <w:rPr>
          <w:color w:val="333333"/>
          <w:lang w:val="en-US" w:eastAsia="en-US"/>
        </w:rPr>
        <w:t>]</w:t>
      </w:r>
      <w:r w:rsidR="00D61BD7" w:rsidRPr="00A03C4F">
        <w:rPr>
          <w:noProof/>
          <w:lang w:val="en-US"/>
        </w:rPr>
        <w:t>.  Oxfort/New York: Oxfort University Press.</w:t>
      </w:r>
      <w:bookmarkEnd w:id="2"/>
    </w:p>
    <w:p w14:paraId="75A6A884" w14:textId="403F5B72" w:rsidR="00BB6427" w:rsidRPr="00A03C4F" w:rsidRDefault="00BB6427" w:rsidP="00A03C4F">
      <w:pPr>
        <w:pStyle w:val="p"/>
        <w:spacing w:after="0" w:line="360" w:lineRule="auto"/>
        <w:ind w:left="567" w:hanging="567"/>
        <w:jc w:val="both"/>
        <w:rPr>
          <w:noProof/>
          <w:lang w:val="en-US"/>
        </w:rPr>
      </w:pPr>
      <w:bookmarkStart w:id="3" w:name="_ENREF_4"/>
      <w:r w:rsidRPr="00A03C4F">
        <w:rPr>
          <w:noProof/>
          <w:lang w:val="en-US"/>
        </w:rPr>
        <w:lastRenderedPageBreak/>
        <w:t>4.</w:t>
      </w:r>
      <w:r w:rsidRPr="00A03C4F">
        <w:rPr>
          <w:noProof/>
          <w:lang w:val="en-US"/>
        </w:rPr>
        <w:tab/>
      </w:r>
      <w:r w:rsidR="00D61BD7" w:rsidRPr="00A03C4F">
        <w:rPr>
          <w:noProof/>
          <w:lang w:val="en-US"/>
        </w:rPr>
        <w:t>Watson D, Clark LA, Tellegen A (1998). Development and validation of brief measures of positive and negative affect: the PANAS scales.</w:t>
      </w:r>
      <w:r w:rsidR="00D61BD7" w:rsidRPr="00A03C4F">
        <w:rPr>
          <w:i/>
          <w:noProof/>
          <w:lang w:val="en-US"/>
        </w:rPr>
        <w:t xml:space="preserve"> Journal of personality and social psychology</w:t>
      </w:r>
      <w:r w:rsidR="00D61BD7" w:rsidRPr="00A03C4F">
        <w:rPr>
          <w:b/>
          <w:noProof/>
          <w:lang w:val="en-US"/>
        </w:rPr>
        <w:t>54</w:t>
      </w:r>
      <w:r w:rsidR="00D61BD7" w:rsidRPr="00A03C4F">
        <w:rPr>
          <w:noProof/>
          <w:lang w:val="en-US"/>
        </w:rPr>
        <w:t>(6):1063.</w:t>
      </w:r>
      <w:bookmarkEnd w:id="3"/>
    </w:p>
    <w:p w14:paraId="58320715" w14:textId="033B56D7" w:rsidR="00BB6427" w:rsidRPr="00A03C4F" w:rsidRDefault="00BB6427" w:rsidP="00A03C4F">
      <w:pPr>
        <w:pStyle w:val="p"/>
        <w:spacing w:after="0" w:line="360" w:lineRule="auto"/>
        <w:ind w:left="567" w:hanging="567"/>
        <w:jc w:val="both"/>
        <w:rPr>
          <w:noProof/>
          <w:lang w:val="en-US"/>
        </w:rPr>
      </w:pPr>
      <w:bookmarkStart w:id="4" w:name="_ENREF_5"/>
      <w:r w:rsidRPr="00A03C4F">
        <w:rPr>
          <w:noProof/>
          <w:lang w:val="en-US"/>
        </w:rPr>
        <w:t>5.</w:t>
      </w:r>
      <w:r w:rsidRPr="00A03C4F">
        <w:rPr>
          <w:noProof/>
          <w:lang w:val="en-US"/>
        </w:rPr>
        <w:tab/>
      </w:r>
      <w:r w:rsidR="00D61BD7" w:rsidRPr="00A03C4F">
        <w:rPr>
          <w:noProof/>
          <w:lang w:val="en-US"/>
        </w:rPr>
        <w:t xml:space="preserve">The World Health Organization Quality of Life assessment (WHOQOL) (1995). Position paper from the World Health Organization. </w:t>
      </w:r>
      <w:r w:rsidR="00D61BD7" w:rsidRPr="00A03C4F">
        <w:rPr>
          <w:i/>
          <w:noProof/>
          <w:lang w:val="en-US"/>
        </w:rPr>
        <w:t>Soc Sci Med</w:t>
      </w:r>
      <w:r w:rsidR="00D61BD7" w:rsidRPr="00A03C4F">
        <w:rPr>
          <w:b/>
          <w:noProof/>
          <w:lang w:val="en-US"/>
        </w:rPr>
        <w:t>41</w:t>
      </w:r>
      <w:r w:rsidR="00D61BD7" w:rsidRPr="00A03C4F">
        <w:rPr>
          <w:noProof/>
          <w:lang w:val="en-US"/>
        </w:rPr>
        <w:t>(10):1403-9.</w:t>
      </w:r>
      <w:bookmarkEnd w:id="4"/>
    </w:p>
    <w:p w14:paraId="3AC186A8" w14:textId="29033871" w:rsidR="00BB6427" w:rsidRPr="00A03C4F" w:rsidRDefault="00BB6427" w:rsidP="00A03C4F">
      <w:pPr>
        <w:pStyle w:val="p"/>
        <w:spacing w:after="0" w:line="360" w:lineRule="auto"/>
        <w:ind w:left="567" w:hanging="567"/>
        <w:jc w:val="both"/>
        <w:rPr>
          <w:noProof/>
          <w:lang w:val="en-US"/>
        </w:rPr>
      </w:pPr>
      <w:bookmarkStart w:id="5" w:name="_ENREF_6"/>
      <w:r w:rsidRPr="00A03C4F">
        <w:rPr>
          <w:noProof/>
          <w:lang w:val="en-US"/>
        </w:rPr>
        <w:t>6.</w:t>
      </w:r>
      <w:r w:rsidRPr="00A03C4F">
        <w:rPr>
          <w:noProof/>
          <w:lang w:val="en-US"/>
        </w:rPr>
        <w:tab/>
      </w:r>
      <w:r w:rsidR="00D61BD7" w:rsidRPr="00A03C4F">
        <w:rPr>
          <w:noProof/>
          <w:lang w:val="en-US"/>
        </w:rPr>
        <w:t xml:space="preserve">O'Neil A, Quirk SE, Housden S, </w:t>
      </w:r>
      <w:r w:rsidR="00D61BD7" w:rsidRPr="00A03C4F">
        <w:rPr>
          <w:i/>
          <w:noProof/>
          <w:lang w:val="en-US"/>
        </w:rPr>
        <w:t>et al</w:t>
      </w:r>
      <w:r w:rsidR="00D61BD7" w:rsidRPr="00A03C4F">
        <w:rPr>
          <w:noProof/>
          <w:lang w:val="en-US"/>
        </w:rPr>
        <w:t>.(2014) Relationship between diet and mental health in children and adolescents: a systematic review. Am J Public Health.</w:t>
      </w:r>
      <w:r w:rsidR="00D61BD7" w:rsidRPr="00A03C4F">
        <w:rPr>
          <w:b/>
          <w:noProof/>
          <w:lang w:val="en-US"/>
        </w:rPr>
        <w:t>104</w:t>
      </w:r>
      <w:r w:rsidR="00D61BD7" w:rsidRPr="00A03C4F">
        <w:rPr>
          <w:noProof/>
          <w:lang w:val="en-US"/>
        </w:rPr>
        <w:t>(10):e31-42.</w:t>
      </w:r>
      <w:bookmarkEnd w:id="5"/>
    </w:p>
    <w:p w14:paraId="59E9CC88" w14:textId="38BB689A" w:rsidR="00BB6427" w:rsidRPr="00A03C4F" w:rsidRDefault="00BB6427" w:rsidP="00A03C4F">
      <w:pPr>
        <w:pStyle w:val="p"/>
        <w:spacing w:after="0" w:line="360" w:lineRule="auto"/>
        <w:ind w:left="567" w:hanging="567"/>
        <w:jc w:val="both"/>
        <w:rPr>
          <w:noProof/>
          <w:lang w:val="en-US"/>
        </w:rPr>
      </w:pPr>
      <w:bookmarkStart w:id="6" w:name="_ENREF_7"/>
      <w:r w:rsidRPr="00A03C4F">
        <w:rPr>
          <w:noProof/>
          <w:lang w:val="en-US"/>
        </w:rPr>
        <w:t>7.</w:t>
      </w:r>
      <w:r w:rsidRPr="00A03C4F">
        <w:rPr>
          <w:noProof/>
          <w:lang w:val="en-US"/>
        </w:rPr>
        <w:tab/>
      </w:r>
      <w:r w:rsidR="00D61BD7" w:rsidRPr="00A03C4F">
        <w:rPr>
          <w:noProof/>
          <w:lang w:val="en-US"/>
        </w:rPr>
        <w:t xml:space="preserve">Bach-Faig A, Berry EM, Lairon D, et al. (2011). Mediterranean diet pyramid today. Science and cultural updates. </w:t>
      </w:r>
      <w:r w:rsidR="00D61BD7" w:rsidRPr="00A03C4F">
        <w:rPr>
          <w:i/>
          <w:noProof/>
          <w:lang w:val="en-US"/>
        </w:rPr>
        <w:t>Public Health Nutr</w:t>
      </w:r>
      <w:r w:rsidR="00D61BD7" w:rsidRPr="00A03C4F">
        <w:rPr>
          <w:noProof/>
          <w:lang w:val="en-US"/>
        </w:rPr>
        <w:t xml:space="preserve"> </w:t>
      </w:r>
      <w:r w:rsidR="00D61BD7" w:rsidRPr="00A03C4F">
        <w:rPr>
          <w:b/>
          <w:noProof/>
          <w:lang w:val="en-US"/>
        </w:rPr>
        <w:t>14</w:t>
      </w:r>
      <w:r w:rsidR="00D61BD7" w:rsidRPr="00A03C4F">
        <w:rPr>
          <w:noProof/>
          <w:lang w:val="en-US"/>
        </w:rPr>
        <w:t>(12A):2274-84.</w:t>
      </w:r>
      <w:bookmarkEnd w:id="6"/>
    </w:p>
    <w:p w14:paraId="23AEAB2E" w14:textId="49250AC8" w:rsidR="00BB6427" w:rsidRPr="00A03C4F" w:rsidRDefault="00BB6427" w:rsidP="00A03C4F">
      <w:pPr>
        <w:pStyle w:val="p"/>
        <w:spacing w:after="0" w:line="360" w:lineRule="auto"/>
        <w:ind w:left="567" w:hanging="567"/>
        <w:jc w:val="both"/>
        <w:rPr>
          <w:noProof/>
          <w:lang w:val="en-US"/>
        </w:rPr>
      </w:pPr>
      <w:bookmarkStart w:id="7" w:name="_ENREF_8"/>
      <w:r w:rsidRPr="00A03C4F">
        <w:rPr>
          <w:noProof/>
          <w:lang w:val="en-US"/>
        </w:rPr>
        <w:t>8.</w:t>
      </w:r>
      <w:r w:rsidRPr="00A03C4F">
        <w:rPr>
          <w:noProof/>
          <w:lang w:val="en-US"/>
        </w:rPr>
        <w:tab/>
      </w:r>
      <w:r w:rsidR="00D61BD7" w:rsidRPr="00A03C4F">
        <w:rPr>
          <w:noProof/>
          <w:lang w:val="en-US"/>
        </w:rPr>
        <w:t xml:space="preserve">Anastasiou CA, Yannakoulia M, Kosmidis MH, et al. (2017). Mediterranean diet and cognitive health: Initial results from the Hellenic Longitudinal Investigation of Ageing and Diet. </w:t>
      </w:r>
      <w:r w:rsidR="00D61BD7" w:rsidRPr="00A03C4F">
        <w:rPr>
          <w:i/>
          <w:noProof/>
          <w:lang w:val="en-US"/>
        </w:rPr>
        <w:t>PloS one</w:t>
      </w:r>
      <w:r w:rsidR="00D61BD7" w:rsidRPr="00A03C4F">
        <w:rPr>
          <w:noProof/>
          <w:lang w:val="en-US"/>
        </w:rPr>
        <w:t xml:space="preserve">. </w:t>
      </w:r>
      <w:r w:rsidR="00D61BD7" w:rsidRPr="00A03C4F">
        <w:rPr>
          <w:b/>
          <w:noProof/>
          <w:lang w:val="en-US"/>
        </w:rPr>
        <w:t>12</w:t>
      </w:r>
      <w:r w:rsidR="00D61BD7" w:rsidRPr="00A03C4F">
        <w:rPr>
          <w:noProof/>
          <w:lang w:val="en-US"/>
        </w:rPr>
        <w:t>(8):e0182048.</w:t>
      </w:r>
      <w:bookmarkEnd w:id="7"/>
    </w:p>
    <w:p w14:paraId="68897A42" w14:textId="10540931" w:rsidR="00BB6427" w:rsidRPr="00A03C4F" w:rsidRDefault="00BB6427" w:rsidP="00A03C4F">
      <w:pPr>
        <w:pStyle w:val="p"/>
        <w:spacing w:after="0" w:line="360" w:lineRule="auto"/>
        <w:ind w:left="567" w:hanging="567"/>
        <w:jc w:val="both"/>
        <w:rPr>
          <w:noProof/>
        </w:rPr>
      </w:pPr>
      <w:bookmarkStart w:id="8" w:name="_ENREF_9"/>
      <w:r w:rsidRPr="00A03C4F">
        <w:rPr>
          <w:noProof/>
          <w:lang w:val="en-US"/>
        </w:rPr>
        <w:t>9.</w:t>
      </w:r>
      <w:r w:rsidRPr="00A03C4F">
        <w:rPr>
          <w:noProof/>
          <w:lang w:val="en-US"/>
        </w:rPr>
        <w:tab/>
      </w:r>
      <w:r w:rsidR="00D61BD7" w:rsidRPr="00A03C4F">
        <w:rPr>
          <w:noProof/>
          <w:lang w:val="en-US"/>
        </w:rPr>
        <w:t xml:space="preserve">Trichopoulou A, Bamia C, Trichopoulos D (2009). Anatomy of health effects of Mediterranean diet: Greek EPIC prospective cohort study. </w:t>
      </w:r>
      <w:r w:rsidR="00D61BD7" w:rsidRPr="00A03C4F">
        <w:rPr>
          <w:i/>
          <w:noProof/>
        </w:rPr>
        <w:t>BMJ</w:t>
      </w:r>
      <w:r w:rsidR="00D61BD7" w:rsidRPr="00A03C4F">
        <w:rPr>
          <w:noProof/>
        </w:rPr>
        <w:t xml:space="preserve">. </w:t>
      </w:r>
      <w:r w:rsidR="00D61BD7" w:rsidRPr="00A03C4F">
        <w:rPr>
          <w:b/>
          <w:noProof/>
        </w:rPr>
        <w:t>338</w:t>
      </w:r>
      <w:r w:rsidR="00D61BD7" w:rsidRPr="00A03C4F">
        <w:rPr>
          <w:noProof/>
        </w:rPr>
        <w:t>:b2337.</w:t>
      </w:r>
      <w:bookmarkEnd w:id="8"/>
    </w:p>
    <w:p w14:paraId="003AFCB6" w14:textId="6FB37AE9" w:rsidR="00BB6427" w:rsidRPr="00A03C4F" w:rsidRDefault="00BB6427" w:rsidP="00A03C4F">
      <w:pPr>
        <w:pStyle w:val="p"/>
        <w:spacing w:after="0" w:line="360" w:lineRule="auto"/>
        <w:ind w:left="567" w:hanging="567"/>
        <w:jc w:val="both"/>
        <w:rPr>
          <w:noProof/>
          <w:lang w:val="en-US"/>
        </w:rPr>
      </w:pPr>
      <w:bookmarkStart w:id="9" w:name="_ENREF_10"/>
      <w:r w:rsidRPr="00A03C4F">
        <w:rPr>
          <w:noProof/>
        </w:rPr>
        <w:t>10.</w:t>
      </w:r>
      <w:r w:rsidRPr="00A03C4F">
        <w:rPr>
          <w:noProof/>
        </w:rPr>
        <w:tab/>
      </w:r>
      <w:r w:rsidR="00D61BD7" w:rsidRPr="00A03C4F">
        <w:rPr>
          <w:noProof/>
        </w:rPr>
        <w:t xml:space="preserve">Voltas N, Arija V, Aparicio E,et al. </w:t>
      </w:r>
      <w:r w:rsidR="00D61BD7" w:rsidRPr="00A03C4F">
        <w:rPr>
          <w:noProof/>
          <w:lang w:val="en-US"/>
        </w:rPr>
        <w:t xml:space="preserve">(2016). Longitudinal study of psychopathological, anthropometric and sociodemographic factors related to the level of Mediterranean diet adherence in a community sample of Spanish adolescents. </w:t>
      </w:r>
      <w:r w:rsidR="00D61BD7" w:rsidRPr="00A03C4F">
        <w:rPr>
          <w:i/>
          <w:noProof/>
          <w:lang w:val="en-US"/>
        </w:rPr>
        <w:t>Public Health Nutr</w:t>
      </w:r>
      <w:r w:rsidR="00D61BD7" w:rsidRPr="00A03C4F">
        <w:rPr>
          <w:b/>
          <w:noProof/>
          <w:lang w:val="en-US"/>
        </w:rPr>
        <w:t>19</w:t>
      </w:r>
      <w:r w:rsidR="00D61BD7" w:rsidRPr="00A03C4F">
        <w:rPr>
          <w:noProof/>
          <w:lang w:val="en-US"/>
        </w:rPr>
        <w:t>(10):1812-22.</w:t>
      </w:r>
      <w:bookmarkEnd w:id="9"/>
    </w:p>
    <w:p w14:paraId="21A17B0D" w14:textId="5073C9E2" w:rsidR="00BB6427" w:rsidRPr="00C24AEB" w:rsidRDefault="00BB6427" w:rsidP="00A03C4F">
      <w:pPr>
        <w:pStyle w:val="p"/>
        <w:spacing w:after="0" w:line="360" w:lineRule="auto"/>
        <w:ind w:left="567" w:hanging="567"/>
        <w:jc w:val="both"/>
        <w:rPr>
          <w:noProof/>
          <w:lang w:val="en-US"/>
        </w:rPr>
      </w:pPr>
      <w:bookmarkStart w:id="10" w:name="_ENREF_11"/>
      <w:r w:rsidRPr="00A03C4F">
        <w:rPr>
          <w:noProof/>
          <w:lang w:val="en-US"/>
        </w:rPr>
        <w:t>11.</w:t>
      </w:r>
      <w:r w:rsidRPr="00A03C4F">
        <w:rPr>
          <w:noProof/>
          <w:lang w:val="en-US"/>
        </w:rPr>
        <w:tab/>
      </w:r>
      <w:r w:rsidR="00D61BD7" w:rsidRPr="00A03C4F">
        <w:rPr>
          <w:noProof/>
          <w:lang w:val="en-US"/>
        </w:rPr>
        <w:t xml:space="preserve">Babio N, Toledo E, Estruch R, et al. (2014). Mediterranean diets and metabolic syndrome status in the PREDIMED randomized trial. </w:t>
      </w:r>
      <w:r w:rsidR="00D61BD7" w:rsidRPr="00C24AEB">
        <w:rPr>
          <w:i/>
          <w:noProof/>
          <w:lang w:val="en-US"/>
        </w:rPr>
        <w:t>CMAJ</w:t>
      </w:r>
      <w:r w:rsidR="00D61BD7" w:rsidRPr="00C24AEB">
        <w:rPr>
          <w:b/>
          <w:noProof/>
          <w:lang w:val="en-US"/>
        </w:rPr>
        <w:t>186</w:t>
      </w:r>
      <w:r w:rsidR="00D61BD7" w:rsidRPr="00C24AEB">
        <w:rPr>
          <w:noProof/>
          <w:lang w:val="en-US"/>
        </w:rPr>
        <w:t>(17):E649-57.</w:t>
      </w:r>
      <w:bookmarkEnd w:id="10"/>
    </w:p>
    <w:p w14:paraId="02FC1C2D" w14:textId="0514BB39" w:rsidR="00BB6427" w:rsidRPr="00A03C4F" w:rsidRDefault="00BB6427" w:rsidP="00A03C4F">
      <w:pPr>
        <w:pStyle w:val="p"/>
        <w:spacing w:after="0" w:line="360" w:lineRule="auto"/>
        <w:ind w:left="567" w:hanging="567"/>
        <w:jc w:val="both"/>
        <w:rPr>
          <w:noProof/>
          <w:lang w:val="en-US"/>
        </w:rPr>
      </w:pPr>
      <w:bookmarkStart w:id="11" w:name="_ENREF_12"/>
      <w:r w:rsidRPr="00C24AEB">
        <w:rPr>
          <w:noProof/>
          <w:lang w:val="en-US"/>
        </w:rPr>
        <w:t>12.</w:t>
      </w:r>
      <w:r w:rsidRPr="00C24AEB">
        <w:rPr>
          <w:noProof/>
          <w:lang w:val="en-US"/>
        </w:rPr>
        <w:tab/>
      </w:r>
      <w:r w:rsidR="00D61BD7" w:rsidRPr="00C24AEB">
        <w:rPr>
          <w:noProof/>
          <w:lang w:val="en-US"/>
        </w:rPr>
        <w:t xml:space="preserve">Widmer RJ, Flammer AJ, Lerman LO,et al. </w:t>
      </w:r>
      <w:r w:rsidR="00D61BD7" w:rsidRPr="00A03C4F">
        <w:rPr>
          <w:noProof/>
          <w:lang w:val="en-US"/>
        </w:rPr>
        <w:t xml:space="preserve">(2015). The Mediterranean diet, its components, and cardiovascular disease. </w:t>
      </w:r>
      <w:r w:rsidR="00D61BD7" w:rsidRPr="00A03C4F">
        <w:rPr>
          <w:i/>
          <w:noProof/>
          <w:lang w:val="en-US"/>
        </w:rPr>
        <w:t>Am J Med</w:t>
      </w:r>
      <w:r w:rsidR="00D61BD7" w:rsidRPr="00A03C4F">
        <w:rPr>
          <w:b/>
          <w:noProof/>
          <w:lang w:val="en-US"/>
        </w:rPr>
        <w:t>128</w:t>
      </w:r>
      <w:r w:rsidR="00D61BD7" w:rsidRPr="00A03C4F">
        <w:rPr>
          <w:noProof/>
          <w:lang w:val="en-US"/>
        </w:rPr>
        <w:t>(3):229-38.</w:t>
      </w:r>
      <w:bookmarkEnd w:id="11"/>
    </w:p>
    <w:p w14:paraId="002B4D76" w14:textId="67164F9C" w:rsidR="00BB6427" w:rsidRPr="00A03C4F" w:rsidRDefault="00BB6427" w:rsidP="00A03C4F">
      <w:pPr>
        <w:pStyle w:val="p"/>
        <w:spacing w:after="0" w:line="360" w:lineRule="auto"/>
        <w:ind w:left="567" w:hanging="567"/>
        <w:jc w:val="both"/>
        <w:rPr>
          <w:noProof/>
        </w:rPr>
      </w:pPr>
      <w:bookmarkStart w:id="12" w:name="_ENREF_13"/>
      <w:r w:rsidRPr="00A03C4F">
        <w:rPr>
          <w:noProof/>
          <w:lang w:val="en-US"/>
        </w:rPr>
        <w:t>13.</w:t>
      </w:r>
      <w:r w:rsidRPr="00A03C4F">
        <w:rPr>
          <w:noProof/>
          <w:lang w:val="en-US"/>
        </w:rPr>
        <w:tab/>
      </w:r>
      <w:r w:rsidR="00D61BD7" w:rsidRPr="00A03C4F">
        <w:rPr>
          <w:noProof/>
          <w:lang w:val="en-US"/>
        </w:rPr>
        <w:t xml:space="preserve">Costarelli V, Koretsi E, Georgitsogianni E (2013). Health-related quality of life of Greek adolescents: the role of the Mediterranean diet. </w:t>
      </w:r>
      <w:r w:rsidR="00D61BD7" w:rsidRPr="00A03C4F">
        <w:rPr>
          <w:i/>
          <w:noProof/>
        </w:rPr>
        <w:t>Qual Life Res</w:t>
      </w:r>
      <w:r w:rsidR="00D61BD7" w:rsidRPr="00A03C4F">
        <w:rPr>
          <w:b/>
          <w:noProof/>
        </w:rPr>
        <w:t>22</w:t>
      </w:r>
      <w:r w:rsidR="00D61BD7" w:rsidRPr="00A03C4F">
        <w:rPr>
          <w:noProof/>
        </w:rPr>
        <w:t>(5):951-6.</w:t>
      </w:r>
      <w:bookmarkEnd w:id="12"/>
    </w:p>
    <w:p w14:paraId="41945123" w14:textId="34742CF7" w:rsidR="00BB6427" w:rsidRPr="00A03C4F" w:rsidRDefault="00BB6427" w:rsidP="00A03C4F">
      <w:pPr>
        <w:pStyle w:val="p"/>
        <w:spacing w:after="0" w:line="360" w:lineRule="auto"/>
        <w:ind w:left="567" w:hanging="567"/>
        <w:jc w:val="both"/>
        <w:rPr>
          <w:noProof/>
          <w:lang w:val="en-US"/>
        </w:rPr>
      </w:pPr>
      <w:bookmarkStart w:id="13" w:name="_ENREF_14"/>
      <w:r w:rsidRPr="00A03C4F">
        <w:rPr>
          <w:noProof/>
        </w:rPr>
        <w:lastRenderedPageBreak/>
        <w:t>14.</w:t>
      </w:r>
      <w:r w:rsidRPr="00A03C4F">
        <w:rPr>
          <w:noProof/>
        </w:rPr>
        <w:tab/>
      </w:r>
      <w:r w:rsidR="00D61BD7" w:rsidRPr="00A03C4F">
        <w:rPr>
          <w:noProof/>
        </w:rPr>
        <w:t xml:space="preserve">Muros JJ, Salvador Perez F, Zurita Ortega F,et al. </w:t>
      </w:r>
      <w:r w:rsidR="00D61BD7" w:rsidRPr="00A03C4F">
        <w:rPr>
          <w:noProof/>
          <w:lang w:val="en-US"/>
        </w:rPr>
        <w:t xml:space="preserve">(2017). The association between healthy lifestyle behaviors and health-related quality of life among adolescents. </w:t>
      </w:r>
      <w:r w:rsidR="00D61BD7" w:rsidRPr="00A03C4F">
        <w:rPr>
          <w:i/>
          <w:noProof/>
          <w:lang w:val="en-US"/>
        </w:rPr>
        <w:t>J Pediatr</w:t>
      </w:r>
      <w:r w:rsidR="00D61BD7" w:rsidRPr="00A03C4F">
        <w:rPr>
          <w:b/>
          <w:noProof/>
          <w:lang w:val="en-US"/>
        </w:rPr>
        <w:t>93</w:t>
      </w:r>
      <w:r w:rsidR="00D61BD7" w:rsidRPr="00A03C4F">
        <w:rPr>
          <w:noProof/>
          <w:lang w:val="en-US"/>
        </w:rPr>
        <w:t>(4):406-12.</w:t>
      </w:r>
      <w:bookmarkEnd w:id="13"/>
    </w:p>
    <w:p w14:paraId="3AAF8A4E" w14:textId="2AB5083B" w:rsidR="00BB6427" w:rsidRPr="00A03C4F" w:rsidRDefault="00BB6427" w:rsidP="00A03C4F">
      <w:pPr>
        <w:pStyle w:val="p"/>
        <w:spacing w:after="0" w:line="360" w:lineRule="auto"/>
        <w:ind w:left="567" w:hanging="567"/>
        <w:jc w:val="both"/>
        <w:rPr>
          <w:noProof/>
          <w:lang w:val="en-US"/>
        </w:rPr>
      </w:pPr>
      <w:bookmarkStart w:id="14" w:name="_ENREF_15"/>
      <w:r w:rsidRPr="00A03C4F">
        <w:rPr>
          <w:noProof/>
          <w:lang w:val="en-US"/>
        </w:rPr>
        <w:t>15.</w:t>
      </w:r>
      <w:r w:rsidRPr="00A03C4F">
        <w:rPr>
          <w:noProof/>
          <w:lang w:val="en-US"/>
        </w:rPr>
        <w:tab/>
      </w:r>
      <w:r w:rsidR="00D61BD7" w:rsidRPr="00A03C4F">
        <w:rPr>
          <w:noProof/>
          <w:lang w:val="en-US"/>
        </w:rPr>
        <w:t xml:space="preserve">Bolton KA, Jacka F, Allender S, et al. (2016). The association between self-reported diet quality and health-related quality of life in rural and urban Australian adolescents. </w:t>
      </w:r>
      <w:r w:rsidR="00D61BD7" w:rsidRPr="00A03C4F">
        <w:rPr>
          <w:i/>
          <w:noProof/>
          <w:lang w:val="en-US"/>
        </w:rPr>
        <w:t>Aust J Rural Health</w:t>
      </w:r>
      <w:r w:rsidR="00D61BD7" w:rsidRPr="00A03C4F">
        <w:rPr>
          <w:b/>
          <w:noProof/>
          <w:lang w:val="en-US"/>
        </w:rPr>
        <w:t>24</w:t>
      </w:r>
      <w:r w:rsidR="00D61BD7" w:rsidRPr="00A03C4F">
        <w:rPr>
          <w:noProof/>
          <w:lang w:val="en-US"/>
        </w:rPr>
        <w:t>(5):317-25.</w:t>
      </w:r>
      <w:bookmarkEnd w:id="14"/>
    </w:p>
    <w:p w14:paraId="39FE2E38" w14:textId="4DF14AA4" w:rsidR="00BB6427" w:rsidRPr="00C24AEB" w:rsidRDefault="00BB6427" w:rsidP="00A03C4F">
      <w:pPr>
        <w:pStyle w:val="p"/>
        <w:spacing w:after="0" w:line="360" w:lineRule="auto"/>
        <w:ind w:left="567" w:hanging="567"/>
        <w:jc w:val="both"/>
        <w:rPr>
          <w:noProof/>
        </w:rPr>
      </w:pPr>
      <w:bookmarkStart w:id="15" w:name="_ENREF_16"/>
      <w:r w:rsidRPr="00A03C4F">
        <w:rPr>
          <w:noProof/>
          <w:lang w:val="en-US"/>
        </w:rPr>
        <w:t>16.</w:t>
      </w:r>
      <w:r w:rsidRPr="00A03C4F">
        <w:rPr>
          <w:noProof/>
          <w:lang w:val="en-US"/>
        </w:rPr>
        <w:tab/>
      </w:r>
      <w:r w:rsidR="00D61BD7" w:rsidRPr="00A03C4F">
        <w:rPr>
          <w:noProof/>
          <w:lang w:val="en-US"/>
        </w:rPr>
        <w:t xml:space="preserve">Kulkarni AA, Swinburn BA, Utter J. (2015). Associations between diet quality and mental health in socially disadvantaged New Zealand adolescents. </w:t>
      </w:r>
      <w:r w:rsidR="00D61BD7" w:rsidRPr="00C24AEB">
        <w:rPr>
          <w:i/>
          <w:noProof/>
        </w:rPr>
        <w:t>Eur J Clin Nutr</w:t>
      </w:r>
      <w:r w:rsidR="00D61BD7" w:rsidRPr="00C24AEB">
        <w:rPr>
          <w:b/>
          <w:noProof/>
        </w:rPr>
        <w:t>69</w:t>
      </w:r>
      <w:r w:rsidR="00D61BD7" w:rsidRPr="00C24AEB">
        <w:rPr>
          <w:noProof/>
        </w:rPr>
        <w:t>(1):79-83.</w:t>
      </w:r>
      <w:bookmarkEnd w:id="15"/>
    </w:p>
    <w:p w14:paraId="11E94576" w14:textId="455860B1" w:rsidR="00BB6427" w:rsidRPr="00C24AEB" w:rsidRDefault="00BB6427" w:rsidP="00A03C4F">
      <w:pPr>
        <w:pStyle w:val="p"/>
        <w:spacing w:after="0" w:line="360" w:lineRule="auto"/>
        <w:ind w:left="567" w:hanging="567"/>
        <w:jc w:val="both"/>
        <w:rPr>
          <w:noProof/>
          <w:lang w:val="en-US"/>
        </w:rPr>
      </w:pPr>
      <w:bookmarkStart w:id="16" w:name="_ENREF_17"/>
      <w:r w:rsidRPr="00C24AEB">
        <w:rPr>
          <w:noProof/>
        </w:rPr>
        <w:t>17.</w:t>
      </w:r>
      <w:r w:rsidRPr="00C24AEB">
        <w:rPr>
          <w:noProof/>
        </w:rPr>
        <w:tab/>
      </w:r>
      <w:r w:rsidR="00D61BD7" w:rsidRPr="00C24AEB">
        <w:rPr>
          <w:noProof/>
        </w:rPr>
        <w:t xml:space="preserve">Grao-Cruces A, Nuviala A, Fernandez-Martinez A,et al. </w:t>
      </w:r>
      <w:r w:rsidR="00D61BD7" w:rsidRPr="00A03C4F">
        <w:rPr>
          <w:noProof/>
          <w:lang w:val="en-US"/>
        </w:rPr>
        <w:t xml:space="preserve">(2013). [Adherence to the Mediterranean diet in rural and urban adolescents of southern Spain, life satisfaction, anthropometry, and physical and sedentary activities]. </w:t>
      </w:r>
      <w:r w:rsidR="00D61BD7" w:rsidRPr="00C24AEB">
        <w:rPr>
          <w:i/>
          <w:noProof/>
          <w:lang w:val="en-US"/>
        </w:rPr>
        <w:t>Nutr Hosp</w:t>
      </w:r>
      <w:r w:rsidR="00D61BD7" w:rsidRPr="00C24AEB">
        <w:rPr>
          <w:b/>
          <w:noProof/>
          <w:lang w:val="en-US"/>
        </w:rPr>
        <w:t>28</w:t>
      </w:r>
      <w:r w:rsidR="00D61BD7" w:rsidRPr="00C24AEB">
        <w:rPr>
          <w:noProof/>
          <w:lang w:val="en-US"/>
        </w:rPr>
        <w:t>(4):1129-35.</w:t>
      </w:r>
      <w:bookmarkEnd w:id="16"/>
    </w:p>
    <w:p w14:paraId="56448251" w14:textId="4E75B62F" w:rsidR="00BB6427" w:rsidRPr="00A03C4F" w:rsidRDefault="00BB6427" w:rsidP="00A03C4F">
      <w:pPr>
        <w:pStyle w:val="p"/>
        <w:spacing w:after="0" w:line="360" w:lineRule="auto"/>
        <w:ind w:left="567" w:hanging="567"/>
        <w:jc w:val="both"/>
        <w:rPr>
          <w:noProof/>
          <w:lang w:val="en-US"/>
        </w:rPr>
      </w:pPr>
      <w:bookmarkStart w:id="17" w:name="_ENREF_18"/>
      <w:r w:rsidRPr="00C24AEB">
        <w:rPr>
          <w:noProof/>
          <w:lang w:val="en-US"/>
        </w:rPr>
        <w:t>18.</w:t>
      </w:r>
      <w:r w:rsidRPr="00C24AEB">
        <w:rPr>
          <w:noProof/>
          <w:lang w:val="en-US"/>
        </w:rPr>
        <w:tab/>
      </w:r>
      <w:r w:rsidR="00D61BD7" w:rsidRPr="00C24AEB">
        <w:rPr>
          <w:noProof/>
          <w:lang w:val="en-US"/>
        </w:rPr>
        <w:t xml:space="preserve">Castro-Piñero J, Carbonell-Baeza A, Martinez-Gomez D, et al. </w:t>
      </w:r>
      <w:r w:rsidR="00D61BD7" w:rsidRPr="00A03C4F">
        <w:rPr>
          <w:noProof/>
          <w:lang w:val="en-US"/>
        </w:rPr>
        <w:t xml:space="preserve">(2014). Follow-up in healthy schoolchildren and in adolescents with DOWN syndrome: psycho-environmental and genetic determinants of physical activity and its impact on fitness, cardiovascular diseases, inflammatory biomarkers and mental health; the UP&amp;DOWN Study. </w:t>
      </w:r>
      <w:r w:rsidR="00D61BD7" w:rsidRPr="00A03C4F">
        <w:rPr>
          <w:i/>
          <w:noProof/>
          <w:lang w:val="en-US"/>
        </w:rPr>
        <w:t>BMC public health</w:t>
      </w:r>
      <w:r w:rsidR="00D61BD7" w:rsidRPr="00A03C4F">
        <w:rPr>
          <w:b/>
          <w:noProof/>
          <w:lang w:val="en-US"/>
        </w:rPr>
        <w:t>14</w:t>
      </w:r>
      <w:r w:rsidR="00D61BD7" w:rsidRPr="00A03C4F">
        <w:rPr>
          <w:noProof/>
          <w:lang w:val="en-US"/>
        </w:rPr>
        <w:t>(1):400.</w:t>
      </w:r>
      <w:bookmarkEnd w:id="17"/>
    </w:p>
    <w:p w14:paraId="7EE462EF" w14:textId="061F6EBA" w:rsidR="00BB6427" w:rsidRPr="00A03C4F" w:rsidRDefault="00BB6427" w:rsidP="00A03C4F">
      <w:pPr>
        <w:pStyle w:val="p"/>
        <w:spacing w:after="0" w:line="360" w:lineRule="auto"/>
        <w:ind w:left="567" w:hanging="567"/>
        <w:jc w:val="both"/>
        <w:rPr>
          <w:noProof/>
        </w:rPr>
      </w:pPr>
      <w:bookmarkStart w:id="18" w:name="_ENREF_19"/>
      <w:r w:rsidRPr="00A03C4F">
        <w:rPr>
          <w:noProof/>
          <w:lang w:val="en-US"/>
        </w:rPr>
        <w:t>19.</w:t>
      </w:r>
      <w:r w:rsidRPr="00A03C4F">
        <w:rPr>
          <w:noProof/>
          <w:lang w:val="en-US"/>
        </w:rPr>
        <w:tab/>
      </w:r>
      <w:r w:rsidR="00D61BD7" w:rsidRPr="00A03C4F">
        <w:rPr>
          <w:noProof/>
          <w:lang w:val="en-US"/>
        </w:rPr>
        <w:t xml:space="preserve">Serra-Majem L, Ribas L, Ngo J, et al. (2004). Food, youth and the Mediterranean diet in Spain. Development of KIDMED, Mediterranean Diet Quality Index in children and adolescents. </w:t>
      </w:r>
      <w:r w:rsidR="00D61BD7" w:rsidRPr="00A03C4F">
        <w:rPr>
          <w:i/>
          <w:noProof/>
        </w:rPr>
        <w:t>Public Health Nutr</w:t>
      </w:r>
      <w:r w:rsidR="00D61BD7" w:rsidRPr="00A03C4F">
        <w:rPr>
          <w:b/>
          <w:noProof/>
        </w:rPr>
        <w:t>7</w:t>
      </w:r>
      <w:r w:rsidR="00D61BD7" w:rsidRPr="00A03C4F">
        <w:rPr>
          <w:noProof/>
        </w:rPr>
        <w:t>(7):931-5.</w:t>
      </w:r>
      <w:bookmarkEnd w:id="18"/>
    </w:p>
    <w:p w14:paraId="2F3AB78D" w14:textId="6E95A016" w:rsidR="00BB6427" w:rsidRPr="00A03C4F" w:rsidRDefault="003F62D3" w:rsidP="00A03C4F">
      <w:pPr>
        <w:pStyle w:val="p"/>
        <w:spacing w:after="0" w:line="360" w:lineRule="auto"/>
        <w:ind w:left="567" w:hanging="567"/>
        <w:jc w:val="both"/>
        <w:rPr>
          <w:noProof/>
        </w:rPr>
      </w:pPr>
      <w:bookmarkStart w:id="19" w:name="_ENREF_20"/>
      <w:r w:rsidRPr="00A03C4F">
        <w:rPr>
          <w:noProof/>
        </w:rPr>
        <w:t>20.</w:t>
      </w:r>
      <w:r w:rsidRPr="00A03C4F">
        <w:rPr>
          <w:noProof/>
        </w:rPr>
        <w:tab/>
        <w:t>Muñoz CJ (2016).</w:t>
      </w:r>
      <w:r w:rsidR="00BB6427" w:rsidRPr="00A03C4F">
        <w:rPr>
          <w:noProof/>
        </w:rPr>
        <w:t xml:space="preserve"> Adherencia a la dieta mediterránea en el alumnado de educación primaria en Málaga</w:t>
      </w:r>
      <w:r w:rsidRPr="00A03C4F">
        <w:rPr>
          <w:noProof/>
        </w:rPr>
        <w:t xml:space="preserve"> [Doctoral dissertation]</w:t>
      </w:r>
      <w:r w:rsidR="00BB6427" w:rsidRPr="00A03C4F">
        <w:rPr>
          <w:noProof/>
        </w:rPr>
        <w:t>. Málaga</w:t>
      </w:r>
      <w:bookmarkEnd w:id="19"/>
      <w:r w:rsidRPr="00A03C4F">
        <w:rPr>
          <w:noProof/>
        </w:rPr>
        <w:t>.</w:t>
      </w:r>
    </w:p>
    <w:p w14:paraId="746608F4" w14:textId="7EE78ED0" w:rsidR="00BB6427" w:rsidRPr="00A03C4F" w:rsidRDefault="00BB6427" w:rsidP="00A03C4F">
      <w:pPr>
        <w:pStyle w:val="p"/>
        <w:spacing w:after="0" w:line="360" w:lineRule="auto"/>
        <w:ind w:left="567" w:hanging="567"/>
        <w:jc w:val="both"/>
        <w:rPr>
          <w:noProof/>
          <w:lang w:val="en-US"/>
        </w:rPr>
      </w:pPr>
      <w:bookmarkStart w:id="20" w:name="_ENREF_21"/>
      <w:r w:rsidRPr="00A03C4F">
        <w:rPr>
          <w:noProof/>
        </w:rPr>
        <w:t>21.</w:t>
      </w:r>
      <w:r w:rsidRPr="00A03C4F">
        <w:rPr>
          <w:noProof/>
        </w:rPr>
        <w:tab/>
      </w:r>
      <w:r w:rsidR="00D61BD7" w:rsidRPr="00A03C4F">
        <w:rPr>
          <w:noProof/>
        </w:rPr>
        <w:t xml:space="preserve">Sandín B (2003). Escala PANAS de afecto positivo y negativo para niños y adolescentes (PANASN)  [PANAS Scale of possitive and negative affect for children and adolescents (PANASN)]. </w:t>
      </w:r>
      <w:r w:rsidR="00D61BD7" w:rsidRPr="00A03C4F">
        <w:rPr>
          <w:i/>
          <w:noProof/>
          <w:lang w:val="en-US"/>
        </w:rPr>
        <w:t>Rev Psicopatol Psicol Clin</w:t>
      </w:r>
      <w:r w:rsidR="00D61BD7" w:rsidRPr="00A03C4F">
        <w:rPr>
          <w:b/>
          <w:noProof/>
          <w:lang w:val="en-US"/>
        </w:rPr>
        <w:t>8</w:t>
      </w:r>
      <w:r w:rsidR="00D61BD7" w:rsidRPr="00A03C4F">
        <w:rPr>
          <w:noProof/>
          <w:lang w:val="en-US"/>
        </w:rPr>
        <w:t>(2):173-82.</w:t>
      </w:r>
      <w:bookmarkEnd w:id="20"/>
    </w:p>
    <w:p w14:paraId="48C92CC5" w14:textId="369F4852" w:rsidR="00BB6427" w:rsidRPr="00A03C4F" w:rsidRDefault="00BB6427" w:rsidP="00A03C4F">
      <w:pPr>
        <w:pStyle w:val="p"/>
        <w:spacing w:after="0" w:line="360" w:lineRule="auto"/>
        <w:ind w:left="567" w:hanging="567"/>
        <w:jc w:val="both"/>
        <w:rPr>
          <w:noProof/>
          <w:lang w:val="en-US"/>
        </w:rPr>
      </w:pPr>
      <w:bookmarkStart w:id="21" w:name="_ENREF_22"/>
      <w:r w:rsidRPr="00A03C4F">
        <w:rPr>
          <w:noProof/>
          <w:lang w:val="en-US"/>
        </w:rPr>
        <w:t>22.</w:t>
      </w:r>
      <w:r w:rsidRPr="00A03C4F">
        <w:rPr>
          <w:noProof/>
          <w:lang w:val="en-US"/>
        </w:rPr>
        <w:tab/>
      </w:r>
      <w:r w:rsidR="00D61BD7" w:rsidRPr="00A03C4F">
        <w:rPr>
          <w:noProof/>
          <w:lang w:val="en-US"/>
        </w:rPr>
        <w:t xml:space="preserve">Ravens-Sieberer U, Erhart M, Rajmil L, et al. (2010). Reliability, construct and criterion validity of the KIDSCREEN-10 score: a short measure for children and </w:t>
      </w:r>
      <w:r w:rsidR="00D61BD7" w:rsidRPr="00A03C4F">
        <w:rPr>
          <w:noProof/>
          <w:lang w:val="en-US"/>
        </w:rPr>
        <w:lastRenderedPageBreak/>
        <w:t xml:space="preserve">adolescents' well-being and health-related quality of life. </w:t>
      </w:r>
      <w:r w:rsidR="00D61BD7" w:rsidRPr="00A03C4F">
        <w:rPr>
          <w:i/>
          <w:noProof/>
          <w:lang w:val="en-US"/>
        </w:rPr>
        <w:t>Qual Life Res</w:t>
      </w:r>
      <w:r w:rsidR="00D61BD7" w:rsidRPr="00A03C4F">
        <w:rPr>
          <w:b/>
          <w:noProof/>
          <w:lang w:val="en-US"/>
        </w:rPr>
        <w:t>19</w:t>
      </w:r>
      <w:r w:rsidR="00D61BD7" w:rsidRPr="00A03C4F">
        <w:rPr>
          <w:noProof/>
          <w:lang w:val="en-US"/>
        </w:rPr>
        <w:t>(10):1487-500.</w:t>
      </w:r>
      <w:bookmarkEnd w:id="21"/>
    </w:p>
    <w:p w14:paraId="59CACCB1" w14:textId="37A2209B" w:rsidR="00BB6427" w:rsidRPr="00A03C4F" w:rsidRDefault="00BB6427" w:rsidP="00A03C4F">
      <w:pPr>
        <w:pStyle w:val="p"/>
        <w:spacing w:after="0" w:line="360" w:lineRule="auto"/>
        <w:ind w:left="567" w:hanging="567"/>
        <w:jc w:val="both"/>
        <w:rPr>
          <w:noProof/>
          <w:lang w:val="en-US"/>
        </w:rPr>
      </w:pPr>
      <w:bookmarkStart w:id="22" w:name="_ENREF_23"/>
      <w:r w:rsidRPr="00A03C4F">
        <w:rPr>
          <w:noProof/>
          <w:lang w:val="en-US"/>
        </w:rPr>
        <w:t>23.</w:t>
      </w:r>
      <w:r w:rsidRPr="00A03C4F">
        <w:rPr>
          <w:noProof/>
          <w:lang w:val="en-US"/>
        </w:rPr>
        <w:tab/>
      </w:r>
      <w:r w:rsidR="00D61BD7" w:rsidRPr="00A03C4F">
        <w:rPr>
          <w:noProof/>
          <w:lang w:val="en-US"/>
        </w:rPr>
        <w:t xml:space="preserve">Kidscreen </w:t>
      </w:r>
      <w:r w:rsidRPr="00A03C4F">
        <w:rPr>
          <w:noProof/>
          <w:lang w:val="en-US"/>
        </w:rPr>
        <w:t>Group. Índice KI</w:t>
      </w:r>
      <w:r w:rsidR="004C50E4" w:rsidRPr="00A03C4F">
        <w:rPr>
          <w:noProof/>
          <w:lang w:val="en-US"/>
        </w:rPr>
        <w:t xml:space="preserve">DSCREEN-10. </w:t>
      </w:r>
      <w:r w:rsidR="00A60463" w:rsidRPr="00A03C4F">
        <w:rPr>
          <w:noProof/>
          <w:lang w:val="en-US"/>
        </w:rPr>
        <w:t>(</w:t>
      </w:r>
      <w:r w:rsidRPr="00A03C4F">
        <w:rPr>
          <w:noProof/>
          <w:lang w:val="en-US"/>
        </w:rPr>
        <w:t>2006</w:t>
      </w:r>
      <w:r w:rsidR="00A60463" w:rsidRPr="00A03C4F">
        <w:rPr>
          <w:noProof/>
          <w:lang w:val="en-US"/>
        </w:rPr>
        <w:t>).</w:t>
      </w:r>
      <w:r w:rsidRPr="00A03C4F">
        <w:rPr>
          <w:noProof/>
          <w:lang w:val="en-US"/>
        </w:rPr>
        <w:t xml:space="preserve"> Available from: https://</w:t>
      </w:r>
      <w:hyperlink r:id="rId8" w:history="1">
        <w:r w:rsidRPr="00A03C4F">
          <w:rPr>
            <w:rStyle w:val="Hipervnculo"/>
            <w:noProof/>
            <w:color w:val="auto"/>
            <w:lang w:val="en-US"/>
          </w:rPr>
          <w:t>www.kidscreen.org/espa%C3%B1ol/cuestionario-kidscreen/%C3%ADndice-kidscreen-10/</w:t>
        </w:r>
      </w:hyperlink>
      <w:r w:rsidRPr="00A03C4F">
        <w:rPr>
          <w:noProof/>
          <w:lang w:val="en-US"/>
        </w:rPr>
        <w:t>.</w:t>
      </w:r>
      <w:bookmarkEnd w:id="22"/>
      <w:r w:rsidR="00A60463" w:rsidRPr="00A03C4F">
        <w:rPr>
          <w:noProof/>
          <w:lang w:val="en-US"/>
        </w:rPr>
        <w:t>[Acessed 1 Jul 2018]</w:t>
      </w:r>
    </w:p>
    <w:p w14:paraId="5B4033E0" w14:textId="04566561" w:rsidR="00BB6427" w:rsidRPr="00A03C4F" w:rsidRDefault="00BB6427" w:rsidP="00A03C4F">
      <w:pPr>
        <w:pStyle w:val="p"/>
        <w:spacing w:after="0" w:line="360" w:lineRule="auto"/>
        <w:ind w:left="567" w:hanging="567"/>
        <w:jc w:val="both"/>
        <w:rPr>
          <w:noProof/>
          <w:lang w:val="fr-FR"/>
        </w:rPr>
      </w:pPr>
      <w:bookmarkStart w:id="23" w:name="_ENREF_24"/>
      <w:r w:rsidRPr="00A03C4F">
        <w:rPr>
          <w:noProof/>
          <w:lang w:val="en-US"/>
        </w:rPr>
        <w:t>24.</w:t>
      </w:r>
      <w:r w:rsidRPr="00A03C4F">
        <w:rPr>
          <w:noProof/>
          <w:lang w:val="en-US"/>
        </w:rPr>
        <w:tab/>
      </w:r>
      <w:r w:rsidR="00D61BD7" w:rsidRPr="00A03C4F">
        <w:rPr>
          <w:noProof/>
          <w:lang w:val="en-US"/>
        </w:rPr>
        <w:t xml:space="preserve">Currie C, Molcho M, Boyce W,et al. (2008). Researching health inequalities in adolescents: the development of the Health Behaviour in School-Aged Children (HBSC) family affluence scale. </w:t>
      </w:r>
      <w:r w:rsidR="00D61BD7" w:rsidRPr="00A03C4F">
        <w:rPr>
          <w:i/>
          <w:noProof/>
          <w:lang w:val="fr-FR"/>
        </w:rPr>
        <w:t>Soc Sci &amp; Med</w:t>
      </w:r>
      <w:r w:rsidR="00D61BD7" w:rsidRPr="00A03C4F">
        <w:rPr>
          <w:b/>
          <w:noProof/>
          <w:lang w:val="fr-FR"/>
        </w:rPr>
        <w:t>66</w:t>
      </w:r>
      <w:r w:rsidR="00D61BD7" w:rsidRPr="00A03C4F">
        <w:rPr>
          <w:noProof/>
          <w:lang w:val="fr-FR"/>
        </w:rPr>
        <w:t>(6):1429-36.</w:t>
      </w:r>
      <w:bookmarkEnd w:id="23"/>
    </w:p>
    <w:p w14:paraId="0F953DB3" w14:textId="7D89EED6" w:rsidR="00BB6427" w:rsidRPr="00A03C4F" w:rsidRDefault="00BB6427" w:rsidP="00A03C4F">
      <w:pPr>
        <w:pStyle w:val="p"/>
        <w:spacing w:after="0" w:line="360" w:lineRule="auto"/>
        <w:ind w:left="567" w:hanging="567"/>
        <w:jc w:val="both"/>
        <w:rPr>
          <w:noProof/>
          <w:lang w:val="en-US"/>
        </w:rPr>
      </w:pPr>
      <w:bookmarkStart w:id="24" w:name="_ENREF_25"/>
      <w:r w:rsidRPr="00A03C4F">
        <w:rPr>
          <w:noProof/>
          <w:lang w:val="fr-FR"/>
        </w:rPr>
        <w:t>25.</w:t>
      </w:r>
      <w:r w:rsidRPr="00A03C4F">
        <w:rPr>
          <w:noProof/>
          <w:lang w:val="fr-FR"/>
        </w:rPr>
        <w:tab/>
        <w:t>Jimen</w:t>
      </w:r>
      <w:r w:rsidR="004C50E4" w:rsidRPr="00A03C4F">
        <w:rPr>
          <w:noProof/>
          <w:lang w:val="fr-FR"/>
        </w:rPr>
        <w:t>ez Pavon D, Ortega FP, Ruiz JR,</w:t>
      </w:r>
      <w:r w:rsidRPr="00A03C4F">
        <w:rPr>
          <w:noProof/>
          <w:lang w:val="fr-FR"/>
        </w:rPr>
        <w:t>et al.</w:t>
      </w:r>
      <w:r w:rsidR="004C50E4" w:rsidRPr="00A03C4F">
        <w:rPr>
          <w:noProof/>
          <w:lang w:val="fr-FR"/>
        </w:rPr>
        <w:t xml:space="preserve"> </w:t>
      </w:r>
      <w:r w:rsidR="004C50E4" w:rsidRPr="00A03C4F">
        <w:rPr>
          <w:noProof/>
          <w:lang w:val="en-US"/>
        </w:rPr>
        <w:t>(2010).</w:t>
      </w:r>
      <w:r w:rsidRPr="00A03C4F">
        <w:rPr>
          <w:noProof/>
          <w:lang w:val="en-US"/>
        </w:rPr>
        <w:t xml:space="preserve"> Socioeconomic status influences physical fitness in European adolescents independently of body fat and physical activi</w:t>
      </w:r>
      <w:r w:rsidR="004C50E4" w:rsidRPr="00A03C4F">
        <w:rPr>
          <w:noProof/>
          <w:lang w:val="en-US"/>
        </w:rPr>
        <w:t xml:space="preserve">ty: the HELENA study. </w:t>
      </w:r>
      <w:r w:rsidR="004C50E4" w:rsidRPr="00A03C4F">
        <w:rPr>
          <w:i/>
          <w:noProof/>
          <w:lang w:val="en-US"/>
        </w:rPr>
        <w:t>Nutr Hosp</w:t>
      </w:r>
      <w:r w:rsidRPr="00A03C4F">
        <w:rPr>
          <w:b/>
          <w:noProof/>
          <w:lang w:val="en-US"/>
        </w:rPr>
        <w:t>25</w:t>
      </w:r>
      <w:r w:rsidRPr="00A03C4F">
        <w:rPr>
          <w:noProof/>
          <w:lang w:val="en-US"/>
        </w:rPr>
        <w:t>(2):311-6.</w:t>
      </w:r>
      <w:bookmarkEnd w:id="24"/>
    </w:p>
    <w:p w14:paraId="443D1622" w14:textId="0B414CCF" w:rsidR="00BB6427" w:rsidRPr="00A03C4F" w:rsidRDefault="00BB6427" w:rsidP="00A03C4F">
      <w:pPr>
        <w:pStyle w:val="p"/>
        <w:spacing w:after="0" w:line="360" w:lineRule="auto"/>
        <w:ind w:left="567" w:hanging="567"/>
        <w:jc w:val="both"/>
        <w:rPr>
          <w:noProof/>
          <w:lang w:val="en-US"/>
        </w:rPr>
      </w:pPr>
      <w:bookmarkStart w:id="25" w:name="_ENREF_26"/>
      <w:r w:rsidRPr="00A03C4F">
        <w:rPr>
          <w:noProof/>
          <w:lang w:val="en-US"/>
        </w:rPr>
        <w:t>26.</w:t>
      </w:r>
      <w:r w:rsidRPr="00A03C4F">
        <w:rPr>
          <w:noProof/>
          <w:lang w:val="en-US"/>
        </w:rPr>
        <w:tab/>
      </w:r>
      <w:r w:rsidR="00D61BD7" w:rsidRPr="00A03C4F">
        <w:rPr>
          <w:noProof/>
          <w:lang w:val="en-US"/>
        </w:rPr>
        <w:t xml:space="preserve">Cole TJ, Bellizzi MC, Flegal KM,et al. (2000). Establishing a standard definition for child overweight and obesity worldwide: international survey. </w:t>
      </w:r>
      <w:r w:rsidR="00D61BD7" w:rsidRPr="00A03C4F">
        <w:rPr>
          <w:i/>
          <w:noProof/>
          <w:lang w:val="en-US"/>
        </w:rPr>
        <w:t>BMJ</w:t>
      </w:r>
      <w:r w:rsidR="00D61BD7" w:rsidRPr="00A03C4F">
        <w:rPr>
          <w:b/>
          <w:noProof/>
          <w:lang w:val="en-US"/>
        </w:rPr>
        <w:t>320</w:t>
      </w:r>
      <w:r w:rsidR="00D61BD7" w:rsidRPr="00A03C4F">
        <w:rPr>
          <w:noProof/>
          <w:lang w:val="en-US"/>
        </w:rPr>
        <w:t>(7244):1240-3.</w:t>
      </w:r>
      <w:bookmarkEnd w:id="25"/>
    </w:p>
    <w:p w14:paraId="487BEB37" w14:textId="38FDF3E6" w:rsidR="00BB6427" w:rsidRPr="00A03C4F" w:rsidRDefault="00BB6427" w:rsidP="00A03C4F">
      <w:pPr>
        <w:pStyle w:val="p"/>
        <w:spacing w:after="0" w:line="360" w:lineRule="auto"/>
        <w:ind w:left="567" w:hanging="567"/>
        <w:jc w:val="both"/>
        <w:rPr>
          <w:noProof/>
        </w:rPr>
      </w:pPr>
      <w:bookmarkStart w:id="26" w:name="_ENREF_27"/>
      <w:r w:rsidRPr="00A03C4F">
        <w:rPr>
          <w:noProof/>
          <w:lang w:val="en-US"/>
        </w:rPr>
        <w:t>27.</w:t>
      </w:r>
      <w:r w:rsidRPr="00A03C4F">
        <w:rPr>
          <w:noProof/>
          <w:lang w:val="en-US"/>
        </w:rPr>
        <w:tab/>
      </w:r>
      <w:r w:rsidR="00D61BD7" w:rsidRPr="00A03C4F">
        <w:rPr>
          <w:noProof/>
          <w:lang w:val="en-US"/>
        </w:rPr>
        <w:t xml:space="preserve">Chavarro JE, Watkins DJ, Afeiche MC, et al. (2017). Validity of Self-Assessed Sexual Maturation Against Physician Assessments and Hormone Levels. </w:t>
      </w:r>
      <w:r w:rsidR="00D61BD7" w:rsidRPr="00A03C4F">
        <w:rPr>
          <w:i/>
          <w:noProof/>
        </w:rPr>
        <w:t>J Pediatr</w:t>
      </w:r>
      <w:r w:rsidR="00D61BD7" w:rsidRPr="00A03C4F">
        <w:rPr>
          <w:b/>
          <w:noProof/>
        </w:rPr>
        <w:t>186</w:t>
      </w:r>
      <w:r w:rsidR="00D61BD7" w:rsidRPr="00A03C4F">
        <w:rPr>
          <w:noProof/>
        </w:rPr>
        <w:t>:172-8 e3.</w:t>
      </w:r>
      <w:bookmarkEnd w:id="26"/>
    </w:p>
    <w:p w14:paraId="4F8A0A84" w14:textId="08376239" w:rsidR="00BB6427" w:rsidRPr="00A03C4F" w:rsidRDefault="00BB6427" w:rsidP="00A03C4F">
      <w:pPr>
        <w:pStyle w:val="p"/>
        <w:spacing w:after="0" w:line="360" w:lineRule="auto"/>
        <w:ind w:left="567" w:hanging="567"/>
        <w:jc w:val="both"/>
        <w:rPr>
          <w:noProof/>
          <w:lang w:val="en-US"/>
        </w:rPr>
      </w:pPr>
      <w:bookmarkStart w:id="27" w:name="_ENREF_28"/>
      <w:r w:rsidRPr="00A03C4F">
        <w:rPr>
          <w:noProof/>
        </w:rPr>
        <w:t>28.</w:t>
      </w:r>
      <w:r w:rsidRPr="00A03C4F">
        <w:rPr>
          <w:noProof/>
        </w:rPr>
        <w:tab/>
      </w:r>
      <w:r w:rsidR="00AF2888" w:rsidRPr="00A03C4F">
        <w:rPr>
          <w:noProof/>
        </w:rPr>
        <w:t xml:space="preserve">Henriquez Sanchez P, Ruano C, de Irala J,et al. </w:t>
      </w:r>
      <w:r w:rsidR="00AF2888" w:rsidRPr="00A03C4F">
        <w:rPr>
          <w:noProof/>
          <w:lang w:val="en-US"/>
        </w:rPr>
        <w:t xml:space="preserve">(2012). Adherence to the Mediterranean diet and quality of life in the SUN Project. </w:t>
      </w:r>
      <w:r w:rsidR="00AF2888" w:rsidRPr="00A03C4F">
        <w:rPr>
          <w:i/>
          <w:noProof/>
          <w:lang w:val="en-US"/>
        </w:rPr>
        <w:t>Eur J Clin Nutr</w:t>
      </w:r>
      <w:r w:rsidR="00AF2888" w:rsidRPr="00A03C4F">
        <w:rPr>
          <w:b/>
          <w:noProof/>
          <w:lang w:val="en-US"/>
        </w:rPr>
        <w:t>66</w:t>
      </w:r>
      <w:r w:rsidR="00AF2888" w:rsidRPr="00A03C4F">
        <w:rPr>
          <w:noProof/>
          <w:lang w:val="en-US"/>
        </w:rPr>
        <w:t>(3):360-8.</w:t>
      </w:r>
      <w:bookmarkEnd w:id="27"/>
    </w:p>
    <w:p w14:paraId="22DD3B55" w14:textId="0EA736CF" w:rsidR="00BB6427" w:rsidRPr="00A03C4F" w:rsidRDefault="00BB6427" w:rsidP="00A03C4F">
      <w:pPr>
        <w:pStyle w:val="p"/>
        <w:spacing w:after="0" w:line="360" w:lineRule="auto"/>
        <w:ind w:left="567" w:hanging="567"/>
        <w:jc w:val="both"/>
        <w:rPr>
          <w:noProof/>
          <w:lang w:val="fr-FR"/>
        </w:rPr>
      </w:pPr>
      <w:bookmarkStart w:id="28" w:name="_ENREF_29"/>
      <w:r w:rsidRPr="00A03C4F">
        <w:rPr>
          <w:noProof/>
          <w:lang w:val="en-US"/>
        </w:rPr>
        <w:t>29.</w:t>
      </w:r>
      <w:r w:rsidRPr="00A03C4F">
        <w:rPr>
          <w:noProof/>
          <w:lang w:val="en-US"/>
        </w:rPr>
        <w:tab/>
      </w:r>
      <w:r w:rsidR="00AF2888" w:rsidRPr="00A03C4F">
        <w:rPr>
          <w:noProof/>
          <w:lang w:val="en-US"/>
        </w:rPr>
        <w:t xml:space="preserve">Milte CM, McNaughton SA (2016). Dietary patterns and successful ageing: a systematic review. </w:t>
      </w:r>
      <w:r w:rsidR="00AF2888" w:rsidRPr="00A03C4F">
        <w:rPr>
          <w:i/>
          <w:noProof/>
          <w:lang w:val="fr-FR"/>
        </w:rPr>
        <w:t>Eur J Nutr</w:t>
      </w:r>
      <w:r w:rsidR="00AF2888" w:rsidRPr="00A03C4F">
        <w:rPr>
          <w:b/>
          <w:noProof/>
          <w:lang w:val="fr-FR"/>
        </w:rPr>
        <w:t>55</w:t>
      </w:r>
      <w:r w:rsidR="00AF2888" w:rsidRPr="00A03C4F">
        <w:rPr>
          <w:noProof/>
          <w:lang w:val="fr-FR"/>
        </w:rPr>
        <w:t>(2):423-50.</w:t>
      </w:r>
      <w:bookmarkEnd w:id="28"/>
    </w:p>
    <w:p w14:paraId="61F78A03" w14:textId="388AF979" w:rsidR="00BB6427" w:rsidRPr="00C24AEB" w:rsidRDefault="00BB6427" w:rsidP="00A03C4F">
      <w:pPr>
        <w:pStyle w:val="p"/>
        <w:spacing w:after="0" w:line="360" w:lineRule="auto"/>
        <w:ind w:left="567" w:hanging="567"/>
        <w:jc w:val="both"/>
        <w:rPr>
          <w:noProof/>
          <w:lang w:val="it-IT"/>
        </w:rPr>
      </w:pPr>
      <w:bookmarkStart w:id="29" w:name="_ENREF_30"/>
      <w:r w:rsidRPr="00A03C4F">
        <w:rPr>
          <w:noProof/>
          <w:lang w:val="fr-FR"/>
        </w:rPr>
        <w:t>30.</w:t>
      </w:r>
      <w:r w:rsidRPr="00A03C4F">
        <w:rPr>
          <w:noProof/>
          <w:lang w:val="fr-FR"/>
        </w:rPr>
        <w:tab/>
      </w:r>
      <w:r w:rsidR="00AF2888" w:rsidRPr="00A03C4F">
        <w:rPr>
          <w:noProof/>
          <w:lang w:val="fr-FR"/>
        </w:rPr>
        <w:t xml:space="preserve">Milte CM, Thorpe MG, Crawford D,et al. </w:t>
      </w:r>
      <w:r w:rsidR="00AF2888" w:rsidRPr="00A03C4F">
        <w:rPr>
          <w:noProof/>
          <w:lang w:val="en-US"/>
        </w:rPr>
        <w:t xml:space="preserve">(2015). Associations of diet quality with health-related quality of life in older Australian men and women. </w:t>
      </w:r>
      <w:r w:rsidR="00AF2888" w:rsidRPr="00C24AEB">
        <w:rPr>
          <w:i/>
          <w:noProof/>
          <w:lang w:val="it-IT"/>
        </w:rPr>
        <w:t>Exp Gerontol</w:t>
      </w:r>
      <w:r w:rsidR="00AF2888" w:rsidRPr="00C24AEB">
        <w:rPr>
          <w:b/>
          <w:noProof/>
          <w:lang w:val="it-IT"/>
        </w:rPr>
        <w:t>64</w:t>
      </w:r>
      <w:r w:rsidR="00AF2888" w:rsidRPr="00C24AEB">
        <w:rPr>
          <w:noProof/>
          <w:lang w:val="it-IT"/>
        </w:rPr>
        <w:t>:8-16.</w:t>
      </w:r>
      <w:bookmarkEnd w:id="29"/>
    </w:p>
    <w:p w14:paraId="5672D708" w14:textId="53EBFBEE" w:rsidR="00BB6427" w:rsidRPr="00A03C4F" w:rsidRDefault="00BB6427" w:rsidP="00A03C4F">
      <w:pPr>
        <w:pStyle w:val="p"/>
        <w:spacing w:after="0" w:line="360" w:lineRule="auto"/>
        <w:ind w:left="567" w:hanging="567"/>
        <w:jc w:val="both"/>
        <w:rPr>
          <w:noProof/>
          <w:lang w:val="en-US"/>
        </w:rPr>
      </w:pPr>
      <w:bookmarkStart w:id="30" w:name="_ENREF_31"/>
      <w:r w:rsidRPr="00C24AEB">
        <w:rPr>
          <w:noProof/>
          <w:lang w:val="it-IT"/>
        </w:rPr>
        <w:t>31.</w:t>
      </w:r>
      <w:r w:rsidRPr="00C24AEB">
        <w:rPr>
          <w:noProof/>
          <w:lang w:val="it-IT"/>
        </w:rPr>
        <w:tab/>
      </w:r>
      <w:r w:rsidR="00AF2888" w:rsidRPr="00C24AEB">
        <w:rPr>
          <w:noProof/>
          <w:lang w:val="it-IT"/>
        </w:rPr>
        <w:t xml:space="preserve">Cavallo F, Dalmasso P, Ottova-Jordan V, et al. </w:t>
      </w:r>
      <w:r w:rsidR="00AF2888" w:rsidRPr="00A03C4F">
        <w:rPr>
          <w:noProof/>
          <w:lang w:val="en-US"/>
        </w:rPr>
        <w:t xml:space="preserve">(2015). Trends in life satisfaction in European and North-American adolescents from 2002 to 2010 in over 30 countries. </w:t>
      </w:r>
      <w:r w:rsidR="00AF2888" w:rsidRPr="00A03C4F">
        <w:rPr>
          <w:i/>
          <w:noProof/>
          <w:lang w:val="en-US"/>
        </w:rPr>
        <w:t>Eur J Public Health</w:t>
      </w:r>
      <w:r w:rsidR="00AF2888" w:rsidRPr="00A03C4F">
        <w:rPr>
          <w:b/>
          <w:noProof/>
          <w:lang w:val="en-US"/>
        </w:rPr>
        <w:t>25</w:t>
      </w:r>
      <w:r w:rsidR="00AF2888" w:rsidRPr="00A03C4F">
        <w:rPr>
          <w:noProof/>
          <w:lang w:val="en-US"/>
        </w:rPr>
        <w:t xml:space="preserve"> Suppl 2:80-2.</w:t>
      </w:r>
      <w:bookmarkEnd w:id="30"/>
    </w:p>
    <w:p w14:paraId="32828033" w14:textId="0F8012D0" w:rsidR="00BB6427" w:rsidRPr="00A03C4F" w:rsidRDefault="00BB6427" w:rsidP="00A03C4F">
      <w:pPr>
        <w:pStyle w:val="p"/>
        <w:spacing w:after="0" w:line="360" w:lineRule="auto"/>
        <w:ind w:left="567" w:hanging="567"/>
        <w:jc w:val="both"/>
        <w:rPr>
          <w:noProof/>
          <w:lang w:val="en-US"/>
        </w:rPr>
      </w:pPr>
      <w:bookmarkStart w:id="31" w:name="_ENREF_32"/>
      <w:r w:rsidRPr="00A03C4F">
        <w:rPr>
          <w:noProof/>
          <w:lang w:val="en-US"/>
        </w:rPr>
        <w:lastRenderedPageBreak/>
        <w:t>32.</w:t>
      </w:r>
      <w:r w:rsidRPr="00A03C4F">
        <w:rPr>
          <w:noProof/>
          <w:lang w:val="en-US"/>
        </w:rPr>
        <w:tab/>
      </w:r>
      <w:r w:rsidR="00AF2888" w:rsidRPr="00A03C4F">
        <w:rPr>
          <w:noProof/>
          <w:lang w:val="en-US"/>
        </w:rPr>
        <w:t>Michel G, Bisegger C, Fuhr DC, et al. (2009). Age and gender differences in health-related quality of life of children and adolescents in Europe: a multilevel analysis. Qual Life Res</w:t>
      </w:r>
      <w:r w:rsidR="00AF2888" w:rsidRPr="00A03C4F">
        <w:rPr>
          <w:b/>
          <w:noProof/>
          <w:lang w:val="en-US"/>
        </w:rPr>
        <w:t>18</w:t>
      </w:r>
      <w:r w:rsidR="00AF2888" w:rsidRPr="00A03C4F">
        <w:rPr>
          <w:noProof/>
          <w:lang w:val="en-US"/>
        </w:rPr>
        <w:t>(9):1147-57.</w:t>
      </w:r>
      <w:bookmarkEnd w:id="31"/>
    </w:p>
    <w:p w14:paraId="78B9618C" w14:textId="2654BAC3" w:rsidR="00BB6427" w:rsidRPr="00A03C4F" w:rsidRDefault="00BB6427" w:rsidP="00A03C4F">
      <w:pPr>
        <w:pStyle w:val="p"/>
        <w:spacing w:after="0" w:line="360" w:lineRule="auto"/>
        <w:ind w:left="567" w:hanging="567"/>
        <w:jc w:val="both"/>
        <w:rPr>
          <w:noProof/>
          <w:lang w:val="en-US"/>
        </w:rPr>
      </w:pPr>
      <w:bookmarkStart w:id="32" w:name="_ENREF_33"/>
      <w:r w:rsidRPr="00A03C4F">
        <w:rPr>
          <w:noProof/>
          <w:lang w:val="en-US"/>
        </w:rPr>
        <w:t>33.</w:t>
      </w:r>
      <w:r w:rsidRPr="00A03C4F">
        <w:rPr>
          <w:noProof/>
          <w:lang w:val="en-US"/>
        </w:rPr>
        <w:tab/>
      </w:r>
      <w:r w:rsidR="00AF2888" w:rsidRPr="00A03C4F">
        <w:rPr>
          <w:noProof/>
          <w:lang w:val="en-US"/>
        </w:rPr>
        <w:t xml:space="preserve">Falbe J, Willett WC, Rosner B,et al. (2014). Longitudinal relations of television, electronic games, and digital versatile discs with changes in diet in adolescents. </w:t>
      </w:r>
      <w:r w:rsidR="00AF2888" w:rsidRPr="00A03C4F">
        <w:rPr>
          <w:i/>
          <w:noProof/>
          <w:lang w:val="en-US"/>
        </w:rPr>
        <w:t>Am J Clin Nutr</w:t>
      </w:r>
      <w:r w:rsidR="00AF2888" w:rsidRPr="00A03C4F">
        <w:rPr>
          <w:b/>
          <w:noProof/>
          <w:lang w:val="en-US"/>
        </w:rPr>
        <w:t>100</w:t>
      </w:r>
      <w:r w:rsidR="00AF2888" w:rsidRPr="00A03C4F">
        <w:rPr>
          <w:noProof/>
          <w:lang w:val="en-US"/>
        </w:rPr>
        <w:t>(4):1173-81.</w:t>
      </w:r>
      <w:bookmarkEnd w:id="32"/>
    </w:p>
    <w:p w14:paraId="032A27CB" w14:textId="1ED1D3FD" w:rsidR="00BB6427" w:rsidRPr="00A03C4F" w:rsidRDefault="00BB6427" w:rsidP="00A03C4F">
      <w:pPr>
        <w:pStyle w:val="p"/>
        <w:spacing w:after="0" w:line="360" w:lineRule="auto"/>
        <w:ind w:left="567" w:hanging="567"/>
        <w:jc w:val="both"/>
        <w:rPr>
          <w:noProof/>
          <w:lang w:val="en-US"/>
        </w:rPr>
      </w:pPr>
      <w:bookmarkStart w:id="33" w:name="_ENREF_34"/>
      <w:r w:rsidRPr="00A03C4F">
        <w:rPr>
          <w:noProof/>
          <w:lang w:val="en-US"/>
        </w:rPr>
        <w:t>34.</w:t>
      </w:r>
      <w:r w:rsidRPr="00A03C4F">
        <w:rPr>
          <w:noProof/>
          <w:lang w:val="en-US"/>
        </w:rPr>
        <w:tab/>
      </w:r>
      <w:r w:rsidR="00AF2888" w:rsidRPr="00A03C4F">
        <w:rPr>
          <w:noProof/>
          <w:lang w:val="en-US"/>
        </w:rPr>
        <w:t xml:space="preserve">Dickens E, Ogden J (2014). The role of parental control and modelling in predicting a child's diet and relationship with food after they leave home. A prospective study. </w:t>
      </w:r>
      <w:r w:rsidR="00AF2888" w:rsidRPr="00A03C4F">
        <w:rPr>
          <w:i/>
          <w:noProof/>
          <w:lang w:val="en-US"/>
        </w:rPr>
        <w:t>Appetite</w:t>
      </w:r>
      <w:r w:rsidR="00AF2888" w:rsidRPr="00A03C4F">
        <w:rPr>
          <w:b/>
          <w:noProof/>
          <w:lang w:val="en-US"/>
        </w:rPr>
        <w:t>76</w:t>
      </w:r>
      <w:r w:rsidR="00AF2888" w:rsidRPr="00A03C4F">
        <w:rPr>
          <w:noProof/>
          <w:lang w:val="en-US"/>
        </w:rPr>
        <w:t>:23-9.</w:t>
      </w:r>
      <w:bookmarkEnd w:id="33"/>
    </w:p>
    <w:p w14:paraId="441F1A72" w14:textId="08C83657" w:rsidR="00BB6427" w:rsidRPr="00C24AEB" w:rsidRDefault="00BB6427" w:rsidP="00A03C4F">
      <w:pPr>
        <w:pStyle w:val="p"/>
        <w:spacing w:after="0" w:line="360" w:lineRule="auto"/>
        <w:ind w:left="567" w:hanging="567"/>
        <w:jc w:val="both"/>
        <w:rPr>
          <w:noProof/>
          <w:lang w:val="en-US"/>
        </w:rPr>
      </w:pPr>
      <w:bookmarkStart w:id="34" w:name="_ENREF_35"/>
      <w:r w:rsidRPr="00A03C4F">
        <w:rPr>
          <w:noProof/>
          <w:lang w:val="en-US"/>
        </w:rPr>
        <w:t>35.</w:t>
      </w:r>
      <w:r w:rsidRPr="00A03C4F">
        <w:rPr>
          <w:noProof/>
          <w:lang w:val="en-US"/>
        </w:rPr>
        <w:tab/>
      </w:r>
      <w:r w:rsidR="00AF2888" w:rsidRPr="00A03C4F">
        <w:rPr>
          <w:noProof/>
          <w:lang w:val="en-US"/>
        </w:rPr>
        <w:t xml:space="preserve">Feart C, Samieri C, Barberger-Gateau P (2015). Mediterranean diet and cognitive health: an update of available knowledge. </w:t>
      </w:r>
      <w:r w:rsidR="00AF2888" w:rsidRPr="00C24AEB">
        <w:rPr>
          <w:i/>
          <w:noProof/>
          <w:lang w:val="en-US"/>
        </w:rPr>
        <w:t>Curr Opin Clin Nutr Metab Care</w:t>
      </w:r>
      <w:r w:rsidR="00AF2888" w:rsidRPr="00C24AEB">
        <w:rPr>
          <w:b/>
          <w:noProof/>
          <w:lang w:val="en-US"/>
        </w:rPr>
        <w:t>18</w:t>
      </w:r>
      <w:r w:rsidR="00AF2888" w:rsidRPr="00C24AEB">
        <w:rPr>
          <w:noProof/>
          <w:lang w:val="en-US"/>
        </w:rPr>
        <w:t>(1):51-62.</w:t>
      </w:r>
      <w:bookmarkEnd w:id="34"/>
    </w:p>
    <w:p w14:paraId="13474BE7" w14:textId="4226A1B8" w:rsidR="00BB6427" w:rsidRPr="00C24AEB" w:rsidRDefault="00BB6427" w:rsidP="00A03C4F">
      <w:pPr>
        <w:pStyle w:val="p"/>
        <w:spacing w:after="0" w:line="360" w:lineRule="auto"/>
        <w:ind w:left="567" w:hanging="567"/>
        <w:jc w:val="both"/>
        <w:rPr>
          <w:noProof/>
          <w:lang w:val="it-IT"/>
        </w:rPr>
      </w:pPr>
      <w:bookmarkStart w:id="35" w:name="_ENREF_36"/>
      <w:r w:rsidRPr="00C24AEB">
        <w:rPr>
          <w:noProof/>
          <w:lang w:val="en-US"/>
        </w:rPr>
        <w:t>36.</w:t>
      </w:r>
      <w:r w:rsidRPr="00C24AEB">
        <w:rPr>
          <w:noProof/>
          <w:lang w:val="en-US"/>
        </w:rPr>
        <w:tab/>
      </w:r>
      <w:r w:rsidR="00AF2888" w:rsidRPr="00C24AEB">
        <w:rPr>
          <w:noProof/>
          <w:lang w:val="en-US"/>
        </w:rPr>
        <w:t xml:space="preserve">Casas R, Sacanella E, Estruch R (2014). </w:t>
      </w:r>
      <w:r w:rsidR="00AF2888" w:rsidRPr="00A03C4F">
        <w:rPr>
          <w:noProof/>
          <w:lang w:val="en-US"/>
        </w:rPr>
        <w:t xml:space="preserve">The immune protective effect of the Mediterranean diet against chronic low-grade inflammatory diseases. </w:t>
      </w:r>
      <w:r w:rsidR="00AF2888" w:rsidRPr="00C24AEB">
        <w:rPr>
          <w:i/>
          <w:noProof/>
          <w:lang w:val="it-IT"/>
        </w:rPr>
        <w:t>Endocr Metab Immune Disord Drug Targets</w:t>
      </w:r>
      <w:r w:rsidR="00AF2888" w:rsidRPr="00C24AEB">
        <w:rPr>
          <w:b/>
          <w:noProof/>
          <w:lang w:val="it-IT"/>
        </w:rPr>
        <w:t>14</w:t>
      </w:r>
      <w:r w:rsidR="00AF2888" w:rsidRPr="00C24AEB">
        <w:rPr>
          <w:noProof/>
          <w:lang w:val="it-IT"/>
        </w:rPr>
        <w:t>(4):245-54.</w:t>
      </w:r>
      <w:bookmarkEnd w:id="35"/>
    </w:p>
    <w:p w14:paraId="3CD3570B" w14:textId="5F16E08A" w:rsidR="00BB6427" w:rsidRPr="00A03C4F" w:rsidRDefault="00BB6427" w:rsidP="00A03C4F">
      <w:pPr>
        <w:pStyle w:val="p"/>
        <w:spacing w:after="0" w:line="360" w:lineRule="auto"/>
        <w:ind w:left="567" w:hanging="567"/>
        <w:jc w:val="both"/>
        <w:rPr>
          <w:noProof/>
          <w:lang w:val="fr-FR"/>
        </w:rPr>
      </w:pPr>
      <w:bookmarkStart w:id="36" w:name="_ENREF_37"/>
      <w:r w:rsidRPr="00C24AEB">
        <w:rPr>
          <w:noProof/>
          <w:lang w:val="it-IT"/>
        </w:rPr>
        <w:t>37.</w:t>
      </w:r>
      <w:r w:rsidRPr="00C24AEB">
        <w:rPr>
          <w:noProof/>
          <w:lang w:val="it-IT"/>
        </w:rPr>
        <w:tab/>
      </w:r>
      <w:r w:rsidR="00AF2888" w:rsidRPr="00C24AEB">
        <w:rPr>
          <w:noProof/>
          <w:lang w:val="it-IT"/>
        </w:rPr>
        <w:t xml:space="preserve">Del Chierico F, Vernocchi P, Dallapiccola B,et al. </w:t>
      </w:r>
      <w:r w:rsidR="00AF2888" w:rsidRPr="00A03C4F">
        <w:rPr>
          <w:noProof/>
          <w:lang w:val="en-US"/>
        </w:rPr>
        <w:t xml:space="preserve">(2014). Mediterranean diet and health: food effects on gut microbiota and disease control. </w:t>
      </w:r>
      <w:r w:rsidR="00AF2888" w:rsidRPr="00A03C4F">
        <w:rPr>
          <w:i/>
          <w:noProof/>
          <w:lang w:val="fr-FR"/>
        </w:rPr>
        <w:t>Int J Mol Sci</w:t>
      </w:r>
      <w:r w:rsidR="00AF2888" w:rsidRPr="00A03C4F">
        <w:rPr>
          <w:b/>
          <w:noProof/>
          <w:lang w:val="fr-FR"/>
        </w:rPr>
        <w:t>15</w:t>
      </w:r>
      <w:r w:rsidR="00AF2888" w:rsidRPr="00A03C4F">
        <w:rPr>
          <w:noProof/>
          <w:lang w:val="fr-FR"/>
        </w:rPr>
        <w:t>(7):11678-99.</w:t>
      </w:r>
      <w:bookmarkEnd w:id="36"/>
    </w:p>
    <w:p w14:paraId="0BA07B2A" w14:textId="205AC39E" w:rsidR="00BB6427" w:rsidRPr="00A03C4F" w:rsidRDefault="00BB6427" w:rsidP="00A03C4F">
      <w:pPr>
        <w:pStyle w:val="p"/>
        <w:spacing w:after="0" w:line="360" w:lineRule="auto"/>
        <w:ind w:left="567" w:hanging="567"/>
        <w:jc w:val="both"/>
        <w:rPr>
          <w:noProof/>
          <w:lang w:val="en-US"/>
        </w:rPr>
      </w:pPr>
      <w:bookmarkStart w:id="37" w:name="_ENREF_38"/>
      <w:r w:rsidRPr="00A03C4F">
        <w:rPr>
          <w:noProof/>
          <w:lang w:val="fr-FR"/>
        </w:rPr>
        <w:t>38.</w:t>
      </w:r>
      <w:r w:rsidRPr="00A03C4F">
        <w:rPr>
          <w:noProof/>
          <w:lang w:val="fr-FR"/>
        </w:rPr>
        <w:tab/>
      </w:r>
      <w:r w:rsidR="00AF2888" w:rsidRPr="00A03C4F">
        <w:rPr>
          <w:noProof/>
          <w:lang w:val="fr-FR"/>
        </w:rPr>
        <w:t xml:space="preserve">Lopez-Legarrea P, Fuller NR, Zulet MA,et al. </w:t>
      </w:r>
      <w:r w:rsidR="00AF2888" w:rsidRPr="00A03C4F">
        <w:rPr>
          <w:noProof/>
          <w:lang w:val="en-US"/>
        </w:rPr>
        <w:t xml:space="preserve">(2014). The influence of Mediterranean, carbohydrate and high protein diets on gut microbiota composition in the treatment of obesity and associated inflammatory state. Asia Pac </w:t>
      </w:r>
      <w:r w:rsidR="00AF2888" w:rsidRPr="00A03C4F">
        <w:rPr>
          <w:i/>
          <w:noProof/>
          <w:lang w:val="en-US"/>
        </w:rPr>
        <w:t>J Clin Nutr</w:t>
      </w:r>
      <w:r w:rsidR="00AF2888" w:rsidRPr="00A03C4F">
        <w:rPr>
          <w:b/>
          <w:noProof/>
          <w:lang w:val="en-US"/>
        </w:rPr>
        <w:t>23</w:t>
      </w:r>
      <w:r w:rsidR="00AF2888" w:rsidRPr="00A03C4F">
        <w:rPr>
          <w:noProof/>
          <w:lang w:val="en-US"/>
        </w:rPr>
        <w:t>(3):360-8.</w:t>
      </w:r>
      <w:bookmarkEnd w:id="37"/>
    </w:p>
    <w:p w14:paraId="1BDCC3C6" w14:textId="550F4B48" w:rsidR="00BB6427" w:rsidRPr="00A03C4F" w:rsidRDefault="00BB6427" w:rsidP="00A03C4F">
      <w:pPr>
        <w:pStyle w:val="p"/>
        <w:spacing w:after="0" w:line="360" w:lineRule="auto"/>
        <w:ind w:left="567" w:hanging="567"/>
        <w:jc w:val="both"/>
        <w:rPr>
          <w:noProof/>
          <w:lang w:val="en-US"/>
        </w:rPr>
      </w:pPr>
      <w:bookmarkStart w:id="38" w:name="_ENREF_39"/>
      <w:r w:rsidRPr="00A03C4F">
        <w:rPr>
          <w:noProof/>
          <w:lang w:val="en-US"/>
        </w:rPr>
        <w:t>39.</w:t>
      </w:r>
      <w:r w:rsidRPr="00A03C4F">
        <w:rPr>
          <w:noProof/>
          <w:lang w:val="en-US"/>
        </w:rPr>
        <w:tab/>
      </w:r>
      <w:r w:rsidR="00AF2888" w:rsidRPr="00A03C4F">
        <w:rPr>
          <w:noProof/>
          <w:lang w:val="en-US"/>
        </w:rPr>
        <w:t xml:space="preserve">Zhou L, Foster JA (2015). Psychobiotics and the gut-brain axis: in the pursuit of happiness. </w:t>
      </w:r>
      <w:r w:rsidR="00AF2888" w:rsidRPr="00A03C4F">
        <w:rPr>
          <w:i/>
          <w:noProof/>
          <w:lang w:val="en-US"/>
        </w:rPr>
        <w:t>Neuropsychiatr Dis Treat</w:t>
      </w:r>
      <w:r w:rsidR="00AF2888" w:rsidRPr="00A03C4F">
        <w:rPr>
          <w:b/>
          <w:noProof/>
          <w:lang w:val="en-US"/>
        </w:rPr>
        <w:t>11</w:t>
      </w:r>
      <w:r w:rsidR="00AF2888" w:rsidRPr="00A03C4F">
        <w:rPr>
          <w:noProof/>
          <w:lang w:val="en-US"/>
        </w:rPr>
        <w:t>:715-23.</w:t>
      </w:r>
      <w:bookmarkEnd w:id="38"/>
    </w:p>
    <w:p w14:paraId="7F1E32F7" w14:textId="46C7DC8D" w:rsidR="00BB6427" w:rsidRPr="00A03C4F" w:rsidRDefault="00BB6427" w:rsidP="00A03C4F">
      <w:pPr>
        <w:pStyle w:val="p"/>
        <w:spacing w:after="0" w:line="360" w:lineRule="auto"/>
        <w:ind w:left="567" w:hanging="567"/>
        <w:jc w:val="both"/>
        <w:rPr>
          <w:noProof/>
          <w:lang w:val="en-US"/>
        </w:rPr>
      </w:pPr>
      <w:bookmarkStart w:id="39" w:name="_ENREF_40"/>
      <w:r w:rsidRPr="00A03C4F">
        <w:rPr>
          <w:noProof/>
          <w:lang w:val="en-US"/>
        </w:rPr>
        <w:t>40.</w:t>
      </w:r>
      <w:r w:rsidRPr="00A03C4F">
        <w:rPr>
          <w:noProof/>
          <w:lang w:val="en-US"/>
        </w:rPr>
        <w:tab/>
      </w:r>
      <w:r w:rsidR="00AF2888" w:rsidRPr="00A03C4F">
        <w:rPr>
          <w:noProof/>
          <w:lang w:val="en-US"/>
        </w:rPr>
        <w:t xml:space="preserve">Foster JA, McVey Neufeld KA (2013). Gut-brain axis: how the microbiome influences anxiety and depression. </w:t>
      </w:r>
      <w:r w:rsidR="00AF2888" w:rsidRPr="00A03C4F">
        <w:rPr>
          <w:i/>
          <w:noProof/>
          <w:lang w:val="en-US"/>
        </w:rPr>
        <w:t>Trends Neurosci</w:t>
      </w:r>
      <w:r w:rsidR="00AF2888" w:rsidRPr="00A03C4F">
        <w:rPr>
          <w:b/>
          <w:noProof/>
          <w:lang w:val="en-US"/>
        </w:rPr>
        <w:t>36</w:t>
      </w:r>
      <w:r w:rsidR="00AF2888" w:rsidRPr="00A03C4F">
        <w:rPr>
          <w:noProof/>
          <w:lang w:val="en-US"/>
        </w:rPr>
        <w:t>(5):305-12.</w:t>
      </w:r>
      <w:bookmarkEnd w:id="39"/>
    </w:p>
    <w:p w14:paraId="52024943" w14:textId="31A42809" w:rsidR="00BB6427" w:rsidRPr="00A03C4F" w:rsidRDefault="00BB6427" w:rsidP="00A03C4F">
      <w:pPr>
        <w:pStyle w:val="p"/>
        <w:spacing w:after="0" w:line="360" w:lineRule="auto"/>
        <w:ind w:left="567" w:hanging="567"/>
        <w:jc w:val="both"/>
        <w:rPr>
          <w:noProof/>
          <w:lang w:val="en-US"/>
        </w:rPr>
      </w:pPr>
      <w:bookmarkStart w:id="40" w:name="_ENREF_41"/>
      <w:r w:rsidRPr="00A03C4F">
        <w:rPr>
          <w:noProof/>
          <w:lang w:val="en-US"/>
        </w:rPr>
        <w:lastRenderedPageBreak/>
        <w:t>41.</w:t>
      </w:r>
      <w:r w:rsidRPr="00A03C4F">
        <w:rPr>
          <w:noProof/>
          <w:lang w:val="en-US"/>
        </w:rPr>
        <w:tab/>
        <w:t>Cutler GJ, Flood A, Hannan P,</w:t>
      </w:r>
      <w:r w:rsidR="003F62D3" w:rsidRPr="00A03C4F">
        <w:rPr>
          <w:noProof/>
          <w:lang w:val="en-US"/>
        </w:rPr>
        <w:t>et al</w:t>
      </w:r>
      <w:r w:rsidRPr="00A03C4F">
        <w:rPr>
          <w:noProof/>
          <w:lang w:val="en-US"/>
        </w:rPr>
        <w:t>.</w:t>
      </w:r>
      <w:r w:rsidR="003F62D3" w:rsidRPr="00A03C4F">
        <w:rPr>
          <w:noProof/>
          <w:lang w:val="en-US"/>
        </w:rPr>
        <w:t xml:space="preserve"> (2011).</w:t>
      </w:r>
      <w:r w:rsidRPr="00A03C4F">
        <w:rPr>
          <w:noProof/>
          <w:lang w:val="en-US"/>
        </w:rPr>
        <w:t xml:space="preserve"> Multiple sociodemographic and socioenvironmental characteristics are correlated with major patterns of dietary intake in adolescents. </w:t>
      </w:r>
      <w:r w:rsidRPr="00A03C4F">
        <w:rPr>
          <w:i/>
          <w:noProof/>
          <w:lang w:val="en-US"/>
        </w:rPr>
        <w:t>J Am Diet Assoc</w:t>
      </w:r>
      <w:r w:rsidRPr="00A03C4F">
        <w:rPr>
          <w:b/>
          <w:noProof/>
          <w:lang w:val="en-US"/>
        </w:rPr>
        <w:t>111</w:t>
      </w:r>
      <w:r w:rsidRPr="00A03C4F">
        <w:rPr>
          <w:noProof/>
          <w:lang w:val="en-US"/>
        </w:rPr>
        <w:t>(2):230-40.</w:t>
      </w:r>
      <w:bookmarkEnd w:id="40"/>
    </w:p>
    <w:p w14:paraId="4F6196D9" w14:textId="66EF6077" w:rsidR="00BB6427" w:rsidRPr="00A03C4F" w:rsidRDefault="00BB6427" w:rsidP="00A03C4F">
      <w:pPr>
        <w:pStyle w:val="p"/>
        <w:spacing w:after="0" w:line="360" w:lineRule="auto"/>
        <w:ind w:left="567" w:hanging="567"/>
        <w:jc w:val="both"/>
        <w:rPr>
          <w:noProof/>
          <w:lang w:val="en-US"/>
        </w:rPr>
      </w:pPr>
      <w:bookmarkStart w:id="41" w:name="_ENREF_42"/>
      <w:r w:rsidRPr="00A03C4F">
        <w:rPr>
          <w:noProof/>
          <w:lang w:val="en-US"/>
        </w:rPr>
        <w:t>42.</w:t>
      </w:r>
      <w:r w:rsidRPr="00A03C4F">
        <w:rPr>
          <w:noProof/>
          <w:lang w:val="en-US"/>
        </w:rPr>
        <w:tab/>
        <w:t>Fink SK, Racine EF, Mueffelmann RE,</w:t>
      </w:r>
      <w:r w:rsidR="003F62D3" w:rsidRPr="00A03C4F">
        <w:rPr>
          <w:noProof/>
          <w:lang w:val="en-US"/>
        </w:rPr>
        <w:t>et al</w:t>
      </w:r>
      <w:r w:rsidRPr="00A03C4F">
        <w:rPr>
          <w:noProof/>
          <w:lang w:val="en-US"/>
        </w:rPr>
        <w:t>.</w:t>
      </w:r>
      <w:r w:rsidR="003F62D3" w:rsidRPr="00A03C4F">
        <w:rPr>
          <w:noProof/>
          <w:lang w:val="en-US"/>
        </w:rPr>
        <w:t xml:space="preserve"> (2014).</w:t>
      </w:r>
      <w:r w:rsidRPr="00A03C4F">
        <w:rPr>
          <w:noProof/>
          <w:lang w:val="en-US"/>
        </w:rPr>
        <w:t xml:space="preserve"> Family meals and diet quality among children and adolescents in North Carolina. </w:t>
      </w:r>
      <w:r w:rsidRPr="00A03C4F">
        <w:rPr>
          <w:i/>
          <w:noProof/>
          <w:lang w:val="en-US"/>
        </w:rPr>
        <w:t>J Nutr Educ Behav</w:t>
      </w:r>
      <w:r w:rsidRPr="00A03C4F">
        <w:rPr>
          <w:b/>
          <w:noProof/>
          <w:lang w:val="en-US"/>
        </w:rPr>
        <w:t>46</w:t>
      </w:r>
      <w:r w:rsidRPr="00A03C4F">
        <w:rPr>
          <w:noProof/>
          <w:lang w:val="en-US"/>
        </w:rPr>
        <w:t>(5):418-22.</w:t>
      </w:r>
      <w:bookmarkEnd w:id="41"/>
    </w:p>
    <w:p w14:paraId="6890F151" w14:textId="5D29296C" w:rsidR="00BB6427" w:rsidRPr="00A03C4F" w:rsidRDefault="003F62D3" w:rsidP="00A03C4F">
      <w:pPr>
        <w:pStyle w:val="p"/>
        <w:spacing w:after="0" w:line="360" w:lineRule="auto"/>
        <w:ind w:left="567" w:hanging="567"/>
        <w:jc w:val="both"/>
        <w:rPr>
          <w:noProof/>
          <w:lang w:val="en-US"/>
        </w:rPr>
      </w:pPr>
      <w:bookmarkStart w:id="42" w:name="_ENREF_43"/>
      <w:r w:rsidRPr="00A03C4F">
        <w:rPr>
          <w:noProof/>
          <w:lang w:val="en-US"/>
        </w:rPr>
        <w:t>43.</w:t>
      </w:r>
      <w:r w:rsidRPr="00A03C4F">
        <w:rPr>
          <w:noProof/>
          <w:lang w:val="en-US"/>
        </w:rPr>
        <w:tab/>
        <w:t>Befort C, Kaur H, Nollen N,</w:t>
      </w:r>
      <w:r w:rsidR="00BB6427" w:rsidRPr="00A03C4F">
        <w:rPr>
          <w:noProof/>
          <w:lang w:val="en-US"/>
        </w:rPr>
        <w:t>et al.</w:t>
      </w:r>
      <w:r w:rsidRPr="00A03C4F">
        <w:rPr>
          <w:noProof/>
          <w:lang w:val="en-US"/>
        </w:rPr>
        <w:t xml:space="preserve"> (2006).</w:t>
      </w:r>
      <w:r w:rsidR="00BB6427" w:rsidRPr="00A03C4F">
        <w:rPr>
          <w:noProof/>
          <w:lang w:val="en-US"/>
        </w:rPr>
        <w:t xml:space="preserve"> Fruit, vegetable, and fat intake among non-Hispanic black and non-Hispanic white adolescents: associations with home availability and food consumption settings. </w:t>
      </w:r>
      <w:r w:rsidR="00BB6427" w:rsidRPr="00A03C4F">
        <w:rPr>
          <w:i/>
          <w:noProof/>
          <w:lang w:val="en-US"/>
        </w:rPr>
        <w:t>J Am Diet Assoc</w:t>
      </w:r>
      <w:r w:rsidR="00BB6427" w:rsidRPr="00A03C4F">
        <w:rPr>
          <w:b/>
          <w:noProof/>
          <w:lang w:val="en-US"/>
        </w:rPr>
        <w:t>106</w:t>
      </w:r>
      <w:r w:rsidR="00BB6427" w:rsidRPr="00A03C4F">
        <w:rPr>
          <w:noProof/>
          <w:lang w:val="en-US"/>
        </w:rPr>
        <w:t>(3):367-73.</w:t>
      </w:r>
      <w:bookmarkEnd w:id="42"/>
    </w:p>
    <w:p w14:paraId="36E50F07" w14:textId="5B6B3706" w:rsidR="00BB6427" w:rsidRPr="00A03C4F" w:rsidRDefault="00BB6427" w:rsidP="00A03C4F">
      <w:pPr>
        <w:pStyle w:val="p"/>
        <w:spacing w:after="0" w:line="360" w:lineRule="auto"/>
        <w:ind w:left="567" w:hanging="567"/>
        <w:jc w:val="both"/>
        <w:rPr>
          <w:noProof/>
          <w:lang w:val="en-US"/>
        </w:rPr>
      </w:pPr>
      <w:bookmarkStart w:id="43" w:name="_ENREF_44"/>
      <w:r w:rsidRPr="00A03C4F">
        <w:rPr>
          <w:noProof/>
          <w:lang w:val="en-US"/>
        </w:rPr>
        <w:t>44.</w:t>
      </w:r>
      <w:r w:rsidRPr="00A03C4F">
        <w:rPr>
          <w:noProof/>
          <w:lang w:val="en-US"/>
        </w:rPr>
        <w:tab/>
        <w:t>Utter J, Denny S, Robinson E,</w:t>
      </w:r>
      <w:r w:rsidR="003F62D3" w:rsidRPr="00A03C4F">
        <w:rPr>
          <w:noProof/>
          <w:lang w:val="en-US"/>
        </w:rPr>
        <w:t>et al</w:t>
      </w:r>
      <w:r w:rsidRPr="00A03C4F">
        <w:rPr>
          <w:noProof/>
          <w:lang w:val="en-US"/>
        </w:rPr>
        <w:t>.</w:t>
      </w:r>
      <w:r w:rsidR="003F62D3" w:rsidRPr="00A03C4F">
        <w:rPr>
          <w:noProof/>
          <w:lang w:val="en-US"/>
        </w:rPr>
        <w:t xml:space="preserve"> (2013).</w:t>
      </w:r>
      <w:r w:rsidRPr="00A03C4F">
        <w:rPr>
          <w:noProof/>
          <w:lang w:val="en-US"/>
        </w:rPr>
        <w:t xml:space="preserve"> Family meals and the well-being of adolescents. </w:t>
      </w:r>
      <w:r w:rsidRPr="00A03C4F">
        <w:rPr>
          <w:i/>
          <w:noProof/>
          <w:lang w:val="en-US"/>
        </w:rPr>
        <w:t>J Paediatr Child Health</w:t>
      </w:r>
      <w:r w:rsidRPr="00A03C4F">
        <w:rPr>
          <w:b/>
          <w:noProof/>
          <w:lang w:val="en-US"/>
        </w:rPr>
        <w:t>49</w:t>
      </w:r>
      <w:r w:rsidRPr="00A03C4F">
        <w:rPr>
          <w:noProof/>
          <w:lang w:val="en-US"/>
        </w:rPr>
        <w:t>(11):906-11.</w:t>
      </w:r>
      <w:bookmarkEnd w:id="43"/>
    </w:p>
    <w:p w14:paraId="5E1B5984" w14:textId="2A0AF15F" w:rsidR="00BB6427" w:rsidRPr="00A03C4F" w:rsidRDefault="00BB6427" w:rsidP="00A03C4F">
      <w:pPr>
        <w:pStyle w:val="p"/>
        <w:spacing w:after="0" w:line="360" w:lineRule="auto"/>
        <w:ind w:left="567" w:hanging="567"/>
        <w:jc w:val="both"/>
        <w:rPr>
          <w:noProof/>
          <w:lang w:val="en-US"/>
        </w:rPr>
      </w:pPr>
      <w:bookmarkStart w:id="44" w:name="_ENREF_45"/>
      <w:r w:rsidRPr="00A03C4F">
        <w:rPr>
          <w:noProof/>
          <w:lang w:val="en-US"/>
        </w:rPr>
        <w:t>45.</w:t>
      </w:r>
      <w:r w:rsidRPr="00A03C4F">
        <w:rPr>
          <w:noProof/>
          <w:lang w:val="en-US"/>
        </w:rPr>
        <w:tab/>
        <w:t>Santiago-Torres M, Adams AK, Carrel AL,</w:t>
      </w:r>
      <w:r w:rsidR="003F62D3" w:rsidRPr="00A03C4F">
        <w:rPr>
          <w:noProof/>
          <w:lang w:val="en-US"/>
        </w:rPr>
        <w:t>et al</w:t>
      </w:r>
      <w:r w:rsidRPr="00A03C4F">
        <w:rPr>
          <w:noProof/>
          <w:lang w:val="en-US"/>
        </w:rPr>
        <w:t>.</w:t>
      </w:r>
      <w:r w:rsidR="00A60463" w:rsidRPr="00A03C4F">
        <w:rPr>
          <w:noProof/>
          <w:lang w:val="en-US"/>
        </w:rPr>
        <w:t xml:space="preserve"> (2014).</w:t>
      </w:r>
      <w:r w:rsidRPr="00A03C4F">
        <w:rPr>
          <w:noProof/>
          <w:lang w:val="en-US"/>
        </w:rPr>
        <w:t xml:space="preserve"> Home food availability, parental dietary intake, and familial eating habits influence the diet quality of urban Hispanic children. </w:t>
      </w:r>
      <w:r w:rsidRPr="00A03C4F">
        <w:rPr>
          <w:i/>
          <w:noProof/>
          <w:lang w:val="en-US"/>
        </w:rPr>
        <w:t>Child Obes</w:t>
      </w:r>
      <w:r w:rsidRPr="00A03C4F">
        <w:rPr>
          <w:b/>
          <w:noProof/>
          <w:lang w:val="en-US"/>
        </w:rPr>
        <w:t>10</w:t>
      </w:r>
      <w:r w:rsidRPr="00A03C4F">
        <w:rPr>
          <w:noProof/>
          <w:lang w:val="en-US"/>
        </w:rPr>
        <w:t>(5):408-15.</w:t>
      </w:r>
      <w:bookmarkEnd w:id="44"/>
    </w:p>
    <w:p w14:paraId="7E45FBBA" w14:textId="0C69A946" w:rsidR="00BB6427" w:rsidRPr="00A03C4F" w:rsidRDefault="00BB6427" w:rsidP="001F72B7">
      <w:pPr>
        <w:pStyle w:val="p"/>
        <w:spacing w:line="360" w:lineRule="auto"/>
        <w:ind w:left="567" w:hanging="567"/>
        <w:jc w:val="both"/>
        <w:rPr>
          <w:noProof/>
          <w:lang w:val="en-US"/>
        </w:rPr>
      </w:pPr>
      <w:bookmarkStart w:id="45" w:name="_ENREF_46"/>
      <w:r w:rsidRPr="00A03C4F">
        <w:rPr>
          <w:noProof/>
          <w:lang w:val="en-US"/>
        </w:rPr>
        <w:t>46.</w:t>
      </w:r>
      <w:r w:rsidRPr="00A03C4F">
        <w:rPr>
          <w:noProof/>
          <w:lang w:val="en-US"/>
        </w:rPr>
        <w:tab/>
        <w:t>Hinchliff GLM, Kelly AB, Chan GCK,</w:t>
      </w:r>
      <w:r w:rsidR="00A60463" w:rsidRPr="00A03C4F">
        <w:rPr>
          <w:noProof/>
          <w:lang w:val="en-US"/>
        </w:rPr>
        <w:t>et al</w:t>
      </w:r>
      <w:r w:rsidRPr="00A03C4F">
        <w:rPr>
          <w:noProof/>
          <w:lang w:val="en-US"/>
        </w:rPr>
        <w:t>.</w:t>
      </w:r>
      <w:r w:rsidR="00A60463" w:rsidRPr="00A03C4F">
        <w:rPr>
          <w:noProof/>
          <w:lang w:val="en-US"/>
        </w:rPr>
        <w:t xml:space="preserve"> (2016).</w:t>
      </w:r>
      <w:r w:rsidRPr="00A03C4F">
        <w:rPr>
          <w:noProof/>
          <w:lang w:val="en-US"/>
        </w:rPr>
        <w:t xml:space="preserve"> Risky dieting amongst adolescent girls: Associations with family relationship problems and depressed mood. </w:t>
      </w:r>
      <w:r w:rsidRPr="00A03C4F">
        <w:rPr>
          <w:i/>
          <w:noProof/>
          <w:lang w:val="en-US"/>
        </w:rPr>
        <w:t>Eat Behav</w:t>
      </w:r>
      <w:r w:rsidRPr="00A03C4F">
        <w:rPr>
          <w:b/>
          <w:noProof/>
          <w:lang w:val="en-US"/>
        </w:rPr>
        <w:t>22</w:t>
      </w:r>
      <w:r w:rsidRPr="00A03C4F">
        <w:rPr>
          <w:noProof/>
          <w:lang w:val="en-US"/>
        </w:rPr>
        <w:t>:222-4.</w:t>
      </w:r>
      <w:bookmarkEnd w:id="45"/>
    </w:p>
    <w:p w14:paraId="1D6A3EBF" w14:textId="1FA05C6A" w:rsidR="00BB6427" w:rsidRPr="00A03C4F" w:rsidRDefault="00BB6427" w:rsidP="00A03C4F">
      <w:pPr>
        <w:pStyle w:val="p"/>
        <w:spacing w:after="0" w:line="360" w:lineRule="auto"/>
        <w:ind w:left="567" w:hanging="567"/>
        <w:jc w:val="both"/>
        <w:rPr>
          <w:noProof/>
          <w:lang w:val="en-US"/>
        </w:rPr>
      </w:pPr>
      <w:bookmarkStart w:id="46" w:name="_ENREF_47"/>
      <w:r w:rsidRPr="00A03C4F">
        <w:rPr>
          <w:noProof/>
          <w:lang w:val="en-US"/>
        </w:rPr>
        <w:t>47.</w:t>
      </w:r>
      <w:r w:rsidRPr="00A03C4F">
        <w:rPr>
          <w:noProof/>
          <w:lang w:val="en-US"/>
        </w:rPr>
        <w:tab/>
        <w:t xml:space="preserve">Stuart J, Jose PE. </w:t>
      </w:r>
      <w:r w:rsidR="00A60463" w:rsidRPr="00A03C4F">
        <w:rPr>
          <w:noProof/>
          <w:lang w:val="en-US"/>
        </w:rPr>
        <w:t xml:space="preserve">(2012). </w:t>
      </w:r>
      <w:r w:rsidRPr="00A03C4F">
        <w:rPr>
          <w:noProof/>
          <w:lang w:val="en-US"/>
        </w:rPr>
        <w:t xml:space="preserve">The influence of discrepancies between adolescent and parent ratings of family dynamics on the well-being of adolescents. </w:t>
      </w:r>
      <w:r w:rsidRPr="00A03C4F">
        <w:rPr>
          <w:i/>
          <w:noProof/>
          <w:lang w:val="en-US"/>
        </w:rPr>
        <w:t>J Fam Psychol</w:t>
      </w:r>
      <w:r w:rsidRPr="00A03C4F">
        <w:rPr>
          <w:b/>
          <w:noProof/>
          <w:lang w:val="en-US"/>
        </w:rPr>
        <w:t>26</w:t>
      </w:r>
      <w:r w:rsidRPr="00A03C4F">
        <w:rPr>
          <w:noProof/>
          <w:lang w:val="en-US"/>
        </w:rPr>
        <w:t>(6):858-68.</w:t>
      </w:r>
      <w:bookmarkEnd w:id="46"/>
    </w:p>
    <w:p w14:paraId="62CA2663" w14:textId="1C95FFB1" w:rsidR="00BB6427" w:rsidRPr="00A03C4F" w:rsidRDefault="00BB6427" w:rsidP="00A03C4F">
      <w:pPr>
        <w:pStyle w:val="p"/>
        <w:spacing w:after="0" w:line="360" w:lineRule="auto"/>
        <w:ind w:left="567" w:hanging="567"/>
        <w:jc w:val="both"/>
        <w:rPr>
          <w:noProof/>
          <w:lang w:val="en-US"/>
        </w:rPr>
      </w:pPr>
      <w:bookmarkStart w:id="47" w:name="_ENREF_48"/>
      <w:r w:rsidRPr="00A03C4F">
        <w:rPr>
          <w:noProof/>
          <w:lang w:val="en-US"/>
        </w:rPr>
        <w:t>48.</w:t>
      </w:r>
      <w:r w:rsidRPr="00A03C4F">
        <w:rPr>
          <w:noProof/>
          <w:lang w:val="en-US"/>
        </w:rPr>
        <w:tab/>
        <w:t xml:space="preserve">Pearson N, Biddle SJ, Gorely T. </w:t>
      </w:r>
      <w:r w:rsidR="00A60463" w:rsidRPr="00A03C4F">
        <w:rPr>
          <w:noProof/>
          <w:lang w:val="en-US"/>
        </w:rPr>
        <w:t xml:space="preserve">(2009). </w:t>
      </w:r>
      <w:r w:rsidRPr="00A03C4F">
        <w:rPr>
          <w:noProof/>
          <w:lang w:val="en-US"/>
        </w:rPr>
        <w:t xml:space="preserve">Family correlates of fruit and vegetable consumption in children and adolescents: a systematic review. </w:t>
      </w:r>
      <w:r w:rsidRPr="00A03C4F">
        <w:rPr>
          <w:i/>
          <w:noProof/>
          <w:lang w:val="en-US"/>
        </w:rPr>
        <w:t>Public Health Nutr</w:t>
      </w:r>
      <w:r w:rsidRPr="00A03C4F">
        <w:rPr>
          <w:b/>
          <w:noProof/>
          <w:lang w:val="en-US"/>
        </w:rPr>
        <w:t>12</w:t>
      </w:r>
      <w:r w:rsidRPr="00A03C4F">
        <w:rPr>
          <w:noProof/>
          <w:lang w:val="en-US"/>
        </w:rPr>
        <w:t>(2):267-83.</w:t>
      </w:r>
      <w:bookmarkEnd w:id="47"/>
    </w:p>
    <w:p w14:paraId="0D189380" w14:textId="1F6BAFCC" w:rsidR="00BB6427" w:rsidRPr="00A03C4F" w:rsidRDefault="00BB6427" w:rsidP="00A03C4F">
      <w:pPr>
        <w:pStyle w:val="p"/>
        <w:spacing w:after="0" w:line="360" w:lineRule="auto"/>
        <w:ind w:left="567" w:hanging="567"/>
        <w:jc w:val="both"/>
        <w:rPr>
          <w:noProof/>
          <w:lang w:val="en-US"/>
        </w:rPr>
      </w:pPr>
      <w:bookmarkStart w:id="48" w:name="_ENREF_49"/>
      <w:r w:rsidRPr="00A03C4F">
        <w:rPr>
          <w:noProof/>
          <w:lang w:val="en-US"/>
        </w:rPr>
        <w:t>49.</w:t>
      </w:r>
      <w:r w:rsidRPr="00A03C4F">
        <w:rPr>
          <w:noProof/>
          <w:lang w:val="en-US"/>
        </w:rPr>
        <w:tab/>
        <w:t xml:space="preserve">Papadaki S, Mavrikaki E. </w:t>
      </w:r>
      <w:r w:rsidR="00A60463" w:rsidRPr="00A03C4F">
        <w:rPr>
          <w:noProof/>
          <w:lang w:val="en-US"/>
        </w:rPr>
        <w:t xml:space="preserve">(2015). </w:t>
      </w:r>
      <w:r w:rsidRPr="00A03C4F">
        <w:rPr>
          <w:noProof/>
          <w:lang w:val="en-US"/>
        </w:rPr>
        <w:t xml:space="preserve">Greek adolescents and the Mediterranean diet: factors affecting quality and adherence. </w:t>
      </w:r>
      <w:r w:rsidRPr="00A03C4F">
        <w:rPr>
          <w:i/>
          <w:noProof/>
          <w:lang w:val="en-US"/>
        </w:rPr>
        <w:t>Nutrition</w:t>
      </w:r>
      <w:r w:rsidRPr="00A03C4F">
        <w:rPr>
          <w:b/>
          <w:noProof/>
          <w:lang w:val="en-US"/>
        </w:rPr>
        <w:t>31</w:t>
      </w:r>
      <w:r w:rsidRPr="00A03C4F">
        <w:rPr>
          <w:noProof/>
          <w:lang w:val="en-US"/>
        </w:rPr>
        <w:t>(2):345-9.</w:t>
      </w:r>
      <w:bookmarkEnd w:id="48"/>
    </w:p>
    <w:p w14:paraId="48CEE9B6" w14:textId="03F5848A" w:rsidR="00BB6427" w:rsidRPr="00A03C4F" w:rsidRDefault="00BB6427" w:rsidP="00A03C4F">
      <w:pPr>
        <w:pStyle w:val="p"/>
        <w:spacing w:after="0" w:line="360" w:lineRule="auto"/>
        <w:ind w:left="567" w:hanging="567"/>
        <w:jc w:val="both"/>
        <w:rPr>
          <w:noProof/>
          <w:lang w:val="en-US"/>
        </w:rPr>
      </w:pPr>
      <w:bookmarkStart w:id="49" w:name="_ENREF_50"/>
      <w:r w:rsidRPr="00A03C4F">
        <w:rPr>
          <w:noProof/>
          <w:lang w:val="en-US"/>
        </w:rPr>
        <w:t>50.</w:t>
      </w:r>
      <w:r w:rsidRPr="00A03C4F">
        <w:rPr>
          <w:noProof/>
          <w:lang w:val="en-US"/>
        </w:rPr>
        <w:tab/>
        <w:t>Laukkanen M, Hakko H, Riipinen P,</w:t>
      </w:r>
      <w:r w:rsidR="00A60463" w:rsidRPr="00A03C4F">
        <w:rPr>
          <w:noProof/>
          <w:lang w:val="en-US"/>
        </w:rPr>
        <w:t>et al</w:t>
      </w:r>
      <w:r w:rsidRPr="00A03C4F">
        <w:rPr>
          <w:noProof/>
          <w:lang w:val="en-US"/>
        </w:rPr>
        <w:t>.</w:t>
      </w:r>
      <w:r w:rsidR="00A60463" w:rsidRPr="00A03C4F">
        <w:rPr>
          <w:noProof/>
          <w:lang w:val="en-US"/>
        </w:rPr>
        <w:t xml:space="preserve"> (2016).</w:t>
      </w:r>
      <w:r w:rsidRPr="00A03C4F">
        <w:rPr>
          <w:noProof/>
          <w:lang w:val="en-US"/>
        </w:rPr>
        <w:t xml:space="preserve"> Does Family Structure Play a Role in Depression in Adolescents Admitted to Psychiatric Inpatient Care? Child </w:t>
      </w:r>
      <w:r w:rsidRPr="00A03C4F">
        <w:rPr>
          <w:i/>
          <w:noProof/>
          <w:lang w:val="en-US"/>
        </w:rPr>
        <w:t>Psychiatry Hum Dev</w:t>
      </w:r>
      <w:r w:rsidRPr="00A03C4F">
        <w:rPr>
          <w:b/>
          <w:noProof/>
          <w:lang w:val="en-US"/>
        </w:rPr>
        <w:t>47</w:t>
      </w:r>
      <w:r w:rsidRPr="00A03C4F">
        <w:rPr>
          <w:noProof/>
          <w:lang w:val="en-US"/>
        </w:rPr>
        <w:t>(6):918-24.</w:t>
      </w:r>
      <w:bookmarkEnd w:id="49"/>
    </w:p>
    <w:p w14:paraId="5229E424" w14:textId="2F3C2D51" w:rsidR="00BB6427" w:rsidRPr="00A03C4F" w:rsidRDefault="00BB6427" w:rsidP="00A03C4F">
      <w:pPr>
        <w:pStyle w:val="p"/>
        <w:spacing w:line="360" w:lineRule="auto"/>
        <w:ind w:left="567" w:hanging="567"/>
        <w:jc w:val="both"/>
        <w:rPr>
          <w:noProof/>
          <w:lang w:val="en-US"/>
        </w:rPr>
      </w:pPr>
      <w:bookmarkStart w:id="50" w:name="_ENREF_51"/>
      <w:r w:rsidRPr="00A03C4F">
        <w:rPr>
          <w:noProof/>
          <w:lang w:val="en-US"/>
        </w:rPr>
        <w:lastRenderedPageBreak/>
        <w:t>51.</w:t>
      </w:r>
      <w:r w:rsidRPr="00A03C4F">
        <w:rPr>
          <w:noProof/>
          <w:lang w:val="en-US"/>
        </w:rPr>
        <w:tab/>
        <w:t>Storey KE, Hanning RM, Lambraki IA,</w:t>
      </w:r>
      <w:r w:rsidR="00A60463" w:rsidRPr="00A03C4F">
        <w:rPr>
          <w:noProof/>
          <w:lang w:val="en-US"/>
        </w:rPr>
        <w:t>et al</w:t>
      </w:r>
      <w:r w:rsidRPr="00A03C4F">
        <w:rPr>
          <w:noProof/>
          <w:lang w:val="en-US"/>
        </w:rPr>
        <w:t>.</w:t>
      </w:r>
      <w:r w:rsidR="00A60463" w:rsidRPr="00A03C4F">
        <w:rPr>
          <w:noProof/>
          <w:lang w:val="en-US"/>
        </w:rPr>
        <w:t xml:space="preserve"> (2009).</w:t>
      </w:r>
      <w:r w:rsidRPr="00A03C4F">
        <w:rPr>
          <w:noProof/>
          <w:lang w:val="en-US"/>
        </w:rPr>
        <w:t xml:space="preserve"> Determinants of diet quality among Canadian adolescents. </w:t>
      </w:r>
      <w:r w:rsidRPr="00A03C4F">
        <w:rPr>
          <w:i/>
          <w:noProof/>
          <w:lang w:val="en-US"/>
        </w:rPr>
        <w:t>Can J Diet Pract Res</w:t>
      </w:r>
      <w:r w:rsidRPr="00A03C4F">
        <w:rPr>
          <w:noProof/>
          <w:lang w:val="en-US"/>
        </w:rPr>
        <w:t>;</w:t>
      </w:r>
      <w:r w:rsidRPr="00A03C4F">
        <w:rPr>
          <w:b/>
          <w:noProof/>
          <w:lang w:val="en-US"/>
        </w:rPr>
        <w:t>70</w:t>
      </w:r>
      <w:r w:rsidRPr="00A03C4F">
        <w:rPr>
          <w:noProof/>
          <w:lang w:val="en-US"/>
        </w:rPr>
        <w:t>(2):58-65.</w:t>
      </w:r>
      <w:bookmarkEnd w:id="50"/>
    </w:p>
    <w:p w14:paraId="2C67EA80" w14:textId="3079F7F3" w:rsidR="00BB6427" w:rsidRPr="00A03C4F" w:rsidRDefault="00BB6427" w:rsidP="00A03C4F">
      <w:pPr>
        <w:pStyle w:val="p"/>
        <w:spacing w:line="360" w:lineRule="auto"/>
        <w:ind w:left="567" w:hanging="567"/>
        <w:jc w:val="both"/>
        <w:rPr>
          <w:noProof/>
          <w:lang w:val="en-US"/>
        </w:rPr>
      </w:pPr>
    </w:p>
    <w:p w14:paraId="326697D8" w14:textId="43A502C4" w:rsidR="00807E67" w:rsidRPr="001E5B67" w:rsidRDefault="00A25F15" w:rsidP="00A03C4F">
      <w:pPr>
        <w:pStyle w:val="p"/>
        <w:shd w:val="clear" w:color="auto" w:fill="FFFFFF"/>
        <w:spacing w:before="166" w:beforeAutospacing="0" w:after="166" w:afterAutospacing="0" w:line="360" w:lineRule="auto"/>
        <w:ind w:left="567" w:hanging="567"/>
        <w:rPr>
          <w:color w:val="000000"/>
          <w:lang w:val="en-US"/>
        </w:rPr>
      </w:pPr>
      <w:r w:rsidRPr="00A03C4F">
        <w:fldChar w:fldCharType="end"/>
      </w:r>
    </w:p>
    <w:p w14:paraId="24DC15C8" w14:textId="03FD3934" w:rsidR="00E86247" w:rsidRDefault="00E86247" w:rsidP="004E3320">
      <w:pPr>
        <w:pStyle w:val="Default"/>
        <w:spacing w:line="360" w:lineRule="auto"/>
        <w:ind w:left="426" w:hanging="426"/>
        <w:jc w:val="both"/>
      </w:pPr>
    </w:p>
    <w:p w14:paraId="24883CA9" w14:textId="6EE6F323" w:rsidR="00392A21" w:rsidRDefault="00392A21" w:rsidP="004E3320">
      <w:pPr>
        <w:pStyle w:val="Default"/>
        <w:spacing w:line="360" w:lineRule="auto"/>
        <w:ind w:left="426" w:hanging="426"/>
        <w:jc w:val="both"/>
      </w:pPr>
    </w:p>
    <w:p w14:paraId="2D0A7775" w14:textId="42F8D0FC" w:rsidR="00392A21" w:rsidRDefault="00392A21" w:rsidP="004E3320">
      <w:pPr>
        <w:pStyle w:val="Default"/>
        <w:spacing w:line="360" w:lineRule="auto"/>
        <w:ind w:left="426" w:hanging="426"/>
        <w:jc w:val="both"/>
      </w:pPr>
    </w:p>
    <w:p w14:paraId="5E761FD3" w14:textId="0C0E3073" w:rsidR="00392A21" w:rsidRDefault="00392A21" w:rsidP="004E3320">
      <w:pPr>
        <w:pStyle w:val="Default"/>
        <w:spacing w:line="360" w:lineRule="auto"/>
        <w:ind w:left="426" w:hanging="426"/>
        <w:jc w:val="both"/>
      </w:pPr>
    </w:p>
    <w:p w14:paraId="17655E48" w14:textId="475A44BD" w:rsidR="00392A21" w:rsidRDefault="00392A21" w:rsidP="004E3320">
      <w:pPr>
        <w:pStyle w:val="Default"/>
        <w:spacing w:line="360" w:lineRule="auto"/>
        <w:ind w:left="426" w:hanging="426"/>
        <w:jc w:val="both"/>
      </w:pPr>
    </w:p>
    <w:p w14:paraId="6D0BD8EE" w14:textId="6808F8F3" w:rsidR="00392A21" w:rsidRDefault="00392A21" w:rsidP="004E3320">
      <w:pPr>
        <w:pStyle w:val="Default"/>
        <w:spacing w:line="360" w:lineRule="auto"/>
        <w:ind w:left="426" w:hanging="426"/>
        <w:jc w:val="both"/>
      </w:pPr>
    </w:p>
    <w:p w14:paraId="3B436568" w14:textId="387BC068" w:rsidR="00392A21" w:rsidRDefault="00392A21" w:rsidP="004E3320">
      <w:pPr>
        <w:pStyle w:val="Default"/>
        <w:spacing w:line="360" w:lineRule="auto"/>
        <w:ind w:left="426" w:hanging="426"/>
        <w:jc w:val="both"/>
      </w:pPr>
    </w:p>
    <w:p w14:paraId="7E913217" w14:textId="4576B3D1" w:rsidR="00392A21" w:rsidRDefault="00392A21" w:rsidP="004E3320">
      <w:pPr>
        <w:pStyle w:val="Default"/>
        <w:spacing w:line="360" w:lineRule="auto"/>
        <w:ind w:left="426" w:hanging="426"/>
        <w:jc w:val="both"/>
      </w:pPr>
    </w:p>
    <w:p w14:paraId="75DD3EE6" w14:textId="0DAB4108" w:rsidR="00392A21" w:rsidRDefault="00392A21" w:rsidP="004E3320">
      <w:pPr>
        <w:pStyle w:val="Default"/>
        <w:spacing w:line="360" w:lineRule="auto"/>
        <w:ind w:left="426" w:hanging="426"/>
        <w:jc w:val="both"/>
      </w:pPr>
    </w:p>
    <w:p w14:paraId="7DEA93F0" w14:textId="0B3F5DC4" w:rsidR="00392A21" w:rsidRDefault="00392A21" w:rsidP="004E3320">
      <w:pPr>
        <w:pStyle w:val="Default"/>
        <w:spacing w:line="360" w:lineRule="auto"/>
        <w:ind w:left="426" w:hanging="426"/>
        <w:jc w:val="both"/>
      </w:pPr>
    </w:p>
    <w:p w14:paraId="18FCE546" w14:textId="7B90FE3A" w:rsidR="00392A21" w:rsidRDefault="00392A21" w:rsidP="004E3320">
      <w:pPr>
        <w:pStyle w:val="Default"/>
        <w:spacing w:line="360" w:lineRule="auto"/>
        <w:ind w:left="426" w:hanging="426"/>
        <w:jc w:val="both"/>
      </w:pPr>
    </w:p>
    <w:p w14:paraId="0475F421" w14:textId="226E7189" w:rsidR="00392A21" w:rsidRDefault="00392A21" w:rsidP="004E3320">
      <w:pPr>
        <w:pStyle w:val="Default"/>
        <w:spacing w:line="360" w:lineRule="auto"/>
        <w:ind w:left="426" w:hanging="426"/>
        <w:jc w:val="both"/>
      </w:pPr>
    </w:p>
    <w:p w14:paraId="020650DE" w14:textId="562C8003" w:rsidR="00392A21" w:rsidRDefault="00392A21" w:rsidP="004E3320">
      <w:pPr>
        <w:pStyle w:val="Default"/>
        <w:spacing w:line="360" w:lineRule="auto"/>
        <w:ind w:left="426" w:hanging="426"/>
        <w:jc w:val="both"/>
      </w:pPr>
    </w:p>
    <w:p w14:paraId="0437D33A" w14:textId="278703D7" w:rsidR="00392A21" w:rsidRDefault="00392A21" w:rsidP="004E3320">
      <w:pPr>
        <w:pStyle w:val="Default"/>
        <w:spacing w:line="360" w:lineRule="auto"/>
        <w:ind w:left="426" w:hanging="426"/>
        <w:jc w:val="both"/>
      </w:pPr>
    </w:p>
    <w:p w14:paraId="01AB201B" w14:textId="669218D0" w:rsidR="00392A21" w:rsidRDefault="00392A21" w:rsidP="004E3320">
      <w:pPr>
        <w:pStyle w:val="Default"/>
        <w:spacing w:line="360" w:lineRule="auto"/>
        <w:ind w:left="426" w:hanging="426"/>
        <w:jc w:val="both"/>
      </w:pPr>
    </w:p>
    <w:p w14:paraId="0DCEDC20" w14:textId="31F37254" w:rsidR="00392A21" w:rsidRDefault="00392A21" w:rsidP="004E3320">
      <w:pPr>
        <w:pStyle w:val="Default"/>
        <w:spacing w:line="360" w:lineRule="auto"/>
        <w:ind w:left="426" w:hanging="426"/>
        <w:jc w:val="both"/>
      </w:pPr>
    </w:p>
    <w:p w14:paraId="6375D34F" w14:textId="11BBAD2D" w:rsidR="00392A21" w:rsidRDefault="00392A21" w:rsidP="004E3320">
      <w:pPr>
        <w:pStyle w:val="Default"/>
        <w:spacing w:line="360" w:lineRule="auto"/>
        <w:ind w:left="426" w:hanging="426"/>
        <w:jc w:val="both"/>
      </w:pPr>
    </w:p>
    <w:p w14:paraId="67EF5E87" w14:textId="0A43147F" w:rsidR="00392A21" w:rsidRDefault="00392A21" w:rsidP="004E3320">
      <w:pPr>
        <w:pStyle w:val="Default"/>
        <w:spacing w:line="360" w:lineRule="auto"/>
        <w:ind w:left="426" w:hanging="426"/>
        <w:jc w:val="both"/>
      </w:pPr>
    </w:p>
    <w:p w14:paraId="4A75EFF4" w14:textId="0B364B4E" w:rsidR="00392A21" w:rsidRDefault="00392A21" w:rsidP="004E3320">
      <w:pPr>
        <w:pStyle w:val="Default"/>
        <w:spacing w:line="360" w:lineRule="auto"/>
        <w:ind w:left="426" w:hanging="426"/>
        <w:jc w:val="both"/>
      </w:pPr>
    </w:p>
    <w:p w14:paraId="3CF3AC2E" w14:textId="66A690B0" w:rsidR="00392A21" w:rsidRDefault="00392A21" w:rsidP="004E3320">
      <w:pPr>
        <w:pStyle w:val="Default"/>
        <w:spacing w:line="360" w:lineRule="auto"/>
        <w:ind w:left="426" w:hanging="426"/>
        <w:jc w:val="both"/>
      </w:pPr>
    </w:p>
    <w:p w14:paraId="1F098B6D" w14:textId="0D15C01E" w:rsidR="00392A21" w:rsidRDefault="00392A21" w:rsidP="004E3320">
      <w:pPr>
        <w:pStyle w:val="Default"/>
        <w:spacing w:line="360" w:lineRule="auto"/>
        <w:ind w:left="426" w:hanging="426"/>
        <w:jc w:val="both"/>
      </w:pPr>
    </w:p>
    <w:p w14:paraId="1677F201" w14:textId="4E444EAA" w:rsidR="00392A21" w:rsidRDefault="00392A21" w:rsidP="004E3320">
      <w:pPr>
        <w:pStyle w:val="Default"/>
        <w:spacing w:line="360" w:lineRule="auto"/>
        <w:ind w:left="426" w:hanging="426"/>
        <w:jc w:val="both"/>
      </w:pPr>
    </w:p>
    <w:p w14:paraId="2D8AB5D0" w14:textId="7921686B" w:rsidR="00392A21" w:rsidRDefault="00392A21" w:rsidP="004E3320">
      <w:pPr>
        <w:pStyle w:val="Default"/>
        <w:spacing w:line="360" w:lineRule="auto"/>
        <w:ind w:left="426" w:hanging="426"/>
        <w:jc w:val="both"/>
      </w:pPr>
    </w:p>
    <w:p w14:paraId="11AFD6B2" w14:textId="17225A82" w:rsidR="00392A21" w:rsidRDefault="00392A21" w:rsidP="004E3320">
      <w:pPr>
        <w:pStyle w:val="Default"/>
        <w:spacing w:line="360" w:lineRule="auto"/>
        <w:ind w:left="426" w:hanging="426"/>
        <w:jc w:val="both"/>
      </w:pPr>
    </w:p>
    <w:p w14:paraId="1BF6F60F" w14:textId="551C48CE" w:rsidR="00392A21" w:rsidRDefault="00392A21" w:rsidP="004E3320">
      <w:pPr>
        <w:pStyle w:val="Default"/>
        <w:spacing w:line="360" w:lineRule="auto"/>
        <w:ind w:left="426" w:hanging="426"/>
        <w:jc w:val="both"/>
      </w:pPr>
    </w:p>
    <w:p w14:paraId="3921FC2D" w14:textId="0192B929" w:rsidR="00392A21" w:rsidRDefault="00392A21" w:rsidP="004E3320">
      <w:pPr>
        <w:pStyle w:val="Default"/>
        <w:spacing w:line="360" w:lineRule="auto"/>
        <w:ind w:left="426" w:hanging="426"/>
        <w:jc w:val="both"/>
      </w:pPr>
    </w:p>
    <w:p w14:paraId="74D6196E" w14:textId="3825A1C6" w:rsidR="00392A21" w:rsidRDefault="00392A21" w:rsidP="004E3320">
      <w:pPr>
        <w:pStyle w:val="Default"/>
        <w:spacing w:line="360" w:lineRule="auto"/>
        <w:ind w:left="426" w:hanging="426"/>
        <w:jc w:val="both"/>
      </w:pPr>
    </w:p>
    <w:p w14:paraId="16BBFFD9" w14:textId="4A02412F" w:rsidR="00392A21" w:rsidRDefault="00392A21" w:rsidP="004E3320">
      <w:pPr>
        <w:pStyle w:val="Default"/>
        <w:spacing w:line="360" w:lineRule="auto"/>
        <w:ind w:left="426" w:hanging="426"/>
        <w:jc w:val="both"/>
      </w:pPr>
    </w:p>
    <w:p w14:paraId="538B8F1A" w14:textId="7ADF1A50" w:rsidR="00392A21" w:rsidRDefault="0018209B" w:rsidP="004E3320">
      <w:pPr>
        <w:pStyle w:val="Default"/>
        <w:spacing w:line="360" w:lineRule="auto"/>
        <w:ind w:left="426" w:hanging="426"/>
        <w:jc w:val="both"/>
      </w:pPr>
      <w:r w:rsidRPr="0018209B">
        <w:lastRenderedPageBreak/>
        <w:drawing>
          <wp:inline distT="0" distB="0" distL="0" distR="0" wp14:anchorId="7FBD5ECE" wp14:editId="371AE447">
            <wp:extent cx="5400040" cy="3178810"/>
            <wp:effectExtent l="0" t="0" r="0" b="2540"/>
            <wp:docPr id="158794167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040" cy="3178810"/>
                    </a:xfrm>
                    <a:prstGeom prst="rect">
                      <a:avLst/>
                    </a:prstGeom>
                    <a:noFill/>
                    <a:ln>
                      <a:noFill/>
                    </a:ln>
                  </pic:spPr>
                </pic:pic>
              </a:graphicData>
            </a:graphic>
          </wp:inline>
        </w:drawing>
      </w:r>
    </w:p>
    <w:p w14:paraId="5F7F00A7" w14:textId="1B8A7A75" w:rsidR="00102ECA" w:rsidRDefault="00102ECA" w:rsidP="004E3320">
      <w:pPr>
        <w:pStyle w:val="Default"/>
        <w:spacing w:line="360" w:lineRule="auto"/>
        <w:ind w:left="426" w:hanging="426"/>
        <w:jc w:val="both"/>
      </w:pPr>
      <w:r w:rsidRPr="00102ECA">
        <w:drawing>
          <wp:inline distT="0" distB="0" distL="0" distR="0" wp14:anchorId="35164445" wp14:editId="5C7BC212">
            <wp:extent cx="5400040" cy="1163955"/>
            <wp:effectExtent l="0" t="0" r="0" b="0"/>
            <wp:docPr id="57218519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040" cy="1163955"/>
                    </a:xfrm>
                    <a:prstGeom prst="rect">
                      <a:avLst/>
                    </a:prstGeom>
                    <a:noFill/>
                    <a:ln>
                      <a:noFill/>
                    </a:ln>
                  </pic:spPr>
                </pic:pic>
              </a:graphicData>
            </a:graphic>
          </wp:inline>
        </w:drawing>
      </w:r>
    </w:p>
    <w:p w14:paraId="7A726BF0" w14:textId="77777777" w:rsidR="00102ECA" w:rsidRDefault="00102ECA" w:rsidP="004E3320">
      <w:pPr>
        <w:pStyle w:val="Default"/>
        <w:spacing w:line="360" w:lineRule="auto"/>
        <w:ind w:left="426" w:hanging="426"/>
        <w:jc w:val="both"/>
      </w:pPr>
    </w:p>
    <w:p w14:paraId="2944EA99" w14:textId="77777777" w:rsidR="00102ECA" w:rsidRDefault="00102ECA" w:rsidP="004E3320">
      <w:pPr>
        <w:pStyle w:val="Default"/>
        <w:spacing w:line="360" w:lineRule="auto"/>
        <w:ind w:left="426" w:hanging="426"/>
        <w:jc w:val="both"/>
      </w:pPr>
    </w:p>
    <w:p w14:paraId="1F905EF1" w14:textId="633D54B7" w:rsidR="00102ECA" w:rsidRDefault="00D479B4" w:rsidP="004E3320">
      <w:pPr>
        <w:pStyle w:val="Default"/>
        <w:spacing w:line="360" w:lineRule="auto"/>
        <w:ind w:left="426" w:hanging="426"/>
        <w:jc w:val="both"/>
      </w:pPr>
      <w:r w:rsidRPr="00D479B4">
        <w:drawing>
          <wp:inline distT="0" distB="0" distL="0" distR="0" wp14:anchorId="342B5ACA" wp14:editId="1E259FAF">
            <wp:extent cx="5400040" cy="3239135"/>
            <wp:effectExtent l="0" t="0" r="0" b="0"/>
            <wp:docPr id="722378451"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040" cy="3239135"/>
                    </a:xfrm>
                    <a:prstGeom prst="rect">
                      <a:avLst/>
                    </a:prstGeom>
                    <a:noFill/>
                    <a:ln>
                      <a:noFill/>
                    </a:ln>
                  </pic:spPr>
                </pic:pic>
              </a:graphicData>
            </a:graphic>
          </wp:inline>
        </w:drawing>
      </w:r>
    </w:p>
    <w:p w14:paraId="5513B473" w14:textId="77777777" w:rsidR="00D479B4" w:rsidRDefault="00D479B4" w:rsidP="004E3320">
      <w:pPr>
        <w:pStyle w:val="Default"/>
        <w:spacing w:line="360" w:lineRule="auto"/>
        <w:ind w:left="426" w:hanging="426"/>
        <w:jc w:val="both"/>
      </w:pPr>
    </w:p>
    <w:p w14:paraId="3B6E998F" w14:textId="77777777" w:rsidR="00D479B4" w:rsidRDefault="00D479B4" w:rsidP="004E3320">
      <w:pPr>
        <w:pStyle w:val="Default"/>
        <w:spacing w:line="360" w:lineRule="auto"/>
        <w:ind w:left="426" w:hanging="426"/>
        <w:jc w:val="both"/>
      </w:pPr>
    </w:p>
    <w:p w14:paraId="0219E3E8" w14:textId="3EDF5274" w:rsidR="00D479B4" w:rsidRDefault="00750D47" w:rsidP="004E3320">
      <w:pPr>
        <w:pStyle w:val="Default"/>
        <w:spacing w:line="360" w:lineRule="auto"/>
        <w:ind w:left="426" w:hanging="426"/>
        <w:jc w:val="both"/>
      </w:pPr>
      <w:r w:rsidRPr="00750D47">
        <w:lastRenderedPageBreak/>
        <w:drawing>
          <wp:inline distT="0" distB="0" distL="0" distR="0" wp14:anchorId="5CF225A1" wp14:editId="2FE14138">
            <wp:extent cx="5400040" cy="3367405"/>
            <wp:effectExtent l="0" t="0" r="0" b="0"/>
            <wp:docPr id="198003421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3367405"/>
                    </a:xfrm>
                    <a:prstGeom prst="rect">
                      <a:avLst/>
                    </a:prstGeom>
                    <a:noFill/>
                    <a:ln>
                      <a:noFill/>
                    </a:ln>
                  </pic:spPr>
                </pic:pic>
              </a:graphicData>
            </a:graphic>
          </wp:inline>
        </w:drawing>
      </w:r>
    </w:p>
    <w:p w14:paraId="7C4B9214" w14:textId="77777777" w:rsidR="00750D47" w:rsidRDefault="00750D47" w:rsidP="004E3320">
      <w:pPr>
        <w:pStyle w:val="Default"/>
        <w:spacing w:line="360" w:lineRule="auto"/>
        <w:ind w:left="426" w:hanging="426"/>
        <w:jc w:val="both"/>
      </w:pPr>
    </w:p>
    <w:p w14:paraId="2F9B69BB" w14:textId="7C3E8BFC" w:rsidR="00750D47" w:rsidRPr="00807E67" w:rsidRDefault="00032642" w:rsidP="004E3320">
      <w:pPr>
        <w:pStyle w:val="Default"/>
        <w:spacing w:line="360" w:lineRule="auto"/>
        <w:ind w:left="426" w:hanging="426"/>
        <w:jc w:val="both"/>
      </w:pPr>
      <w:r w:rsidRPr="00032642">
        <w:drawing>
          <wp:inline distT="0" distB="0" distL="0" distR="0" wp14:anchorId="67F5F468" wp14:editId="606FBDD1">
            <wp:extent cx="5400040" cy="3264535"/>
            <wp:effectExtent l="0" t="0" r="0" b="0"/>
            <wp:docPr id="122879443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264535"/>
                    </a:xfrm>
                    <a:prstGeom prst="rect">
                      <a:avLst/>
                    </a:prstGeom>
                    <a:noFill/>
                    <a:ln>
                      <a:noFill/>
                    </a:ln>
                  </pic:spPr>
                </pic:pic>
              </a:graphicData>
            </a:graphic>
          </wp:inline>
        </w:drawing>
      </w:r>
    </w:p>
    <w:sectPr w:rsidR="00750D47" w:rsidRPr="00807E67" w:rsidSect="001F72B7">
      <w:footerReference w:type="default" r:id="rId1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669256" w14:textId="77777777" w:rsidR="00B15ACE" w:rsidRDefault="00B15ACE" w:rsidP="00F5235E">
      <w:pPr>
        <w:spacing w:after="0" w:line="240" w:lineRule="auto"/>
      </w:pPr>
      <w:r>
        <w:separator/>
      </w:r>
    </w:p>
  </w:endnote>
  <w:endnote w:type="continuationSeparator" w:id="0">
    <w:p w14:paraId="6A0BDCCB" w14:textId="77777777" w:rsidR="00B15ACE" w:rsidRDefault="00B15ACE" w:rsidP="00F523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dvPSSAB-I">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7915264"/>
      <w:docPartObj>
        <w:docPartGallery w:val="Page Numbers (Bottom of Page)"/>
        <w:docPartUnique/>
      </w:docPartObj>
    </w:sdtPr>
    <w:sdtEndPr/>
    <w:sdtContent>
      <w:p w14:paraId="1182B0B6" w14:textId="430C9655" w:rsidR="004C50E4" w:rsidRDefault="004C50E4">
        <w:pPr>
          <w:pStyle w:val="Piedepgina"/>
          <w:jc w:val="right"/>
        </w:pPr>
        <w:r>
          <w:fldChar w:fldCharType="begin"/>
        </w:r>
        <w:r>
          <w:instrText>PAGE   \* MERGEFORMAT</w:instrText>
        </w:r>
        <w:r>
          <w:fldChar w:fldCharType="separate"/>
        </w:r>
        <w:r w:rsidR="001F72B7" w:rsidRPr="001F72B7">
          <w:rPr>
            <w:noProof/>
            <w:lang w:val="es-ES"/>
          </w:rPr>
          <w:t>20</w:t>
        </w:r>
        <w:r>
          <w:rPr>
            <w:noProof/>
            <w:lang w:val="es-ES"/>
          </w:rPr>
          <w:fldChar w:fldCharType="end"/>
        </w:r>
      </w:p>
    </w:sdtContent>
  </w:sdt>
  <w:p w14:paraId="5DC1FECC" w14:textId="77777777" w:rsidR="004C50E4" w:rsidRDefault="004C50E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239BD6" w14:textId="77777777" w:rsidR="00B15ACE" w:rsidRDefault="00B15ACE" w:rsidP="00F5235E">
      <w:pPr>
        <w:spacing w:after="0" w:line="240" w:lineRule="auto"/>
      </w:pPr>
      <w:r>
        <w:separator/>
      </w:r>
    </w:p>
  </w:footnote>
  <w:footnote w:type="continuationSeparator" w:id="0">
    <w:p w14:paraId="02B39E83" w14:textId="77777777" w:rsidR="00B15ACE" w:rsidRDefault="00B15ACE" w:rsidP="00F523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7339F8"/>
    <w:multiLevelType w:val="hybridMultilevel"/>
    <w:tmpl w:val="2BE44484"/>
    <w:lvl w:ilvl="0" w:tplc="04090019">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851C0C"/>
    <w:multiLevelType w:val="hybridMultilevel"/>
    <w:tmpl w:val="6FBCF27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2A5D5CE0"/>
    <w:multiLevelType w:val="hybridMultilevel"/>
    <w:tmpl w:val="67E436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7A539B"/>
    <w:multiLevelType w:val="hybridMultilevel"/>
    <w:tmpl w:val="3E2A273C"/>
    <w:lvl w:ilvl="0" w:tplc="57561790">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443385E"/>
    <w:multiLevelType w:val="hybridMultilevel"/>
    <w:tmpl w:val="4198DC0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6A719F"/>
    <w:multiLevelType w:val="multilevel"/>
    <w:tmpl w:val="5C1289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C63622E"/>
    <w:multiLevelType w:val="hybridMultilevel"/>
    <w:tmpl w:val="B9E86C7C"/>
    <w:lvl w:ilvl="0" w:tplc="43FEC9C2">
      <w:numFmt w:val="bullet"/>
      <w:lvlText w:val="-"/>
      <w:lvlJc w:val="left"/>
      <w:pPr>
        <w:ind w:left="720" w:hanging="360"/>
      </w:pPr>
      <w:rPr>
        <w:rFonts w:ascii="Times New Roman" w:eastAsiaTheme="minorEastAsia"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16cid:durableId="1611664967">
    <w:abstractNumId w:val="4"/>
  </w:num>
  <w:num w:numId="2" w16cid:durableId="2103336566">
    <w:abstractNumId w:val="2"/>
  </w:num>
  <w:num w:numId="3" w16cid:durableId="1897930910">
    <w:abstractNumId w:val="3"/>
  </w:num>
  <w:num w:numId="4" w16cid:durableId="865216862">
    <w:abstractNumId w:val="0"/>
  </w:num>
  <w:num w:numId="5" w16cid:durableId="473716179">
    <w:abstractNumId w:val="1"/>
  </w:num>
  <w:num w:numId="6" w16cid:durableId="616563599">
    <w:abstractNumId w:val="6"/>
  </w:num>
  <w:num w:numId="7" w16cid:durableId="13516372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es-ES" w:vendorID="64" w:dllVersion="6" w:nlCheck="1" w:checkStyle="0"/>
  <w:activeWritingStyle w:appName="MSWord" w:lang="en-US" w:vendorID="64" w:dllVersion="6" w:nlCheck="1" w:checkStyle="1"/>
  <w:activeWritingStyle w:appName="MSWord" w:lang="en-AU" w:vendorID="64" w:dllVersion="6" w:nlCheck="1" w:checkStyle="1"/>
  <w:activeWritingStyle w:appName="MSWord" w:lang="en-GB" w:vendorID="64" w:dllVersion="6" w:nlCheck="1" w:checkStyle="1"/>
  <w:activeWritingStyle w:appName="MSWord" w:lang="en-US" w:vendorID="64" w:dllVersion="0" w:nlCheck="1" w:checkStyle="0"/>
  <w:activeWritingStyle w:appName="MSWord" w:lang="es-ES" w:vendorID="64" w:dllVersion="0" w:nlCheck="1" w:checkStyle="0"/>
  <w:activeWritingStyle w:appName="MSWord" w:lang="en-AU" w:vendorID="64" w:dllVersion="0" w:nlCheck="1" w:checkStyle="0"/>
  <w:activeWritingStyle w:appName="MSWord" w:lang="en-US" w:vendorID="64" w:dllVersion="4096" w:nlCheck="1" w:checkStyle="0"/>
  <w:activeWritingStyle w:appName="MSWord" w:lang="es-ES" w:vendorID="64" w:dllVersion="4096" w:nlCheck="1" w:checkStyle="0"/>
  <w:activeWritingStyle w:appName="MSWord" w:lang="es-ES_tradnl" w:vendorID="64" w:dllVersion="4096" w:nlCheck="1" w:checkStyle="0"/>
  <w:activeWritingStyle w:appName="MSWord" w:lang="en-AU" w:vendorID="64" w:dllVersion="4096" w:nlCheck="1" w:checkStyle="0"/>
  <w:activeWritingStyle w:appName="MSWord" w:lang="en-GB" w:vendorID="64" w:dllVersion="4096" w:nlCheck="1" w:checkStyle="0"/>
  <w:activeWritingStyle w:appName="MSWord" w:lang="es-ES_tradnl" w:vendorID="64" w:dllVersion="6" w:nlCheck="1" w:checkStyle="0"/>
  <w:activeWritingStyle w:appName="MSWord" w:lang="fr-FR" w:vendorID="64" w:dllVersion="6" w:nlCheck="1" w:checkStyle="1"/>
  <w:activeWritingStyle w:appName="MSWord" w:lang="fr-FR" w:vendorID="64" w:dllVersion="0"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5vrwe20r9rwsbea99v5wefwzapf52z5ex9r&quot;&gt;My EndNote Library Copy Copy&lt;record-ids&gt;&lt;item&gt;65&lt;/item&gt;&lt;item&gt;97&lt;/item&gt;&lt;item&gt;98&lt;/item&gt;&lt;item&gt;116&lt;/item&gt;&lt;item&gt;118&lt;/item&gt;&lt;item&gt;154&lt;/item&gt;&lt;item&gt;155&lt;/item&gt;&lt;item&gt;156&lt;/item&gt;&lt;item&gt;157&lt;/item&gt;&lt;item&gt;158&lt;/item&gt;&lt;item&gt;159&lt;/item&gt;&lt;item&gt;160&lt;/item&gt;&lt;item&gt;161&lt;/item&gt;&lt;item&gt;162&lt;/item&gt;&lt;item&gt;163&lt;/item&gt;&lt;item&gt;164&lt;/item&gt;&lt;item&gt;166&lt;/item&gt;&lt;item&gt;167&lt;/item&gt;&lt;item&gt;168&lt;/item&gt;&lt;item&gt;169&lt;/item&gt;&lt;item&gt;186&lt;/item&gt;&lt;item&gt;187&lt;/item&gt;&lt;item&gt;193&lt;/item&gt;&lt;item&gt;250&lt;/item&gt;&lt;item&gt;251&lt;/item&gt;&lt;/record-ids&gt;&lt;/item&gt;&lt;/Libraries&gt;"/>
  </w:docVars>
  <w:rsids>
    <w:rsidRoot w:val="0097253D"/>
    <w:rsid w:val="000009EE"/>
    <w:rsid w:val="00000F40"/>
    <w:rsid w:val="00001D49"/>
    <w:rsid w:val="000031BC"/>
    <w:rsid w:val="000101D9"/>
    <w:rsid w:val="00010E53"/>
    <w:rsid w:val="00011270"/>
    <w:rsid w:val="00012824"/>
    <w:rsid w:val="000132F2"/>
    <w:rsid w:val="00014785"/>
    <w:rsid w:val="00015FBE"/>
    <w:rsid w:val="00016903"/>
    <w:rsid w:val="00016DAE"/>
    <w:rsid w:val="00016DB1"/>
    <w:rsid w:val="00020275"/>
    <w:rsid w:val="000204E9"/>
    <w:rsid w:val="00023D2E"/>
    <w:rsid w:val="000259F2"/>
    <w:rsid w:val="00026A0A"/>
    <w:rsid w:val="00032642"/>
    <w:rsid w:val="000332A6"/>
    <w:rsid w:val="00034F18"/>
    <w:rsid w:val="00040816"/>
    <w:rsid w:val="00042329"/>
    <w:rsid w:val="00046399"/>
    <w:rsid w:val="0004784C"/>
    <w:rsid w:val="000479DD"/>
    <w:rsid w:val="00050F69"/>
    <w:rsid w:val="000521C6"/>
    <w:rsid w:val="00055655"/>
    <w:rsid w:val="00055685"/>
    <w:rsid w:val="000659CF"/>
    <w:rsid w:val="00066076"/>
    <w:rsid w:val="00070445"/>
    <w:rsid w:val="00070DA7"/>
    <w:rsid w:val="0007461E"/>
    <w:rsid w:val="00076761"/>
    <w:rsid w:val="000829AC"/>
    <w:rsid w:val="000845D3"/>
    <w:rsid w:val="0008663A"/>
    <w:rsid w:val="0008668E"/>
    <w:rsid w:val="000A1407"/>
    <w:rsid w:val="000A280D"/>
    <w:rsid w:val="000A4603"/>
    <w:rsid w:val="000A7DB4"/>
    <w:rsid w:val="000B3736"/>
    <w:rsid w:val="000B37D3"/>
    <w:rsid w:val="000B4905"/>
    <w:rsid w:val="000B59A2"/>
    <w:rsid w:val="000B5E23"/>
    <w:rsid w:val="000C1C8F"/>
    <w:rsid w:val="000C4BE8"/>
    <w:rsid w:val="000C6A86"/>
    <w:rsid w:val="000C6D89"/>
    <w:rsid w:val="000D1C5D"/>
    <w:rsid w:val="000D44C0"/>
    <w:rsid w:val="000D6642"/>
    <w:rsid w:val="000D6CE4"/>
    <w:rsid w:val="000E3489"/>
    <w:rsid w:val="000E4DF1"/>
    <w:rsid w:val="000E6AF2"/>
    <w:rsid w:val="00101D78"/>
    <w:rsid w:val="00102ECA"/>
    <w:rsid w:val="00104E1A"/>
    <w:rsid w:val="001061A5"/>
    <w:rsid w:val="0010622C"/>
    <w:rsid w:val="00107AD3"/>
    <w:rsid w:val="0011001F"/>
    <w:rsid w:val="00110A1E"/>
    <w:rsid w:val="00111AD5"/>
    <w:rsid w:val="001216B6"/>
    <w:rsid w:val="001226C1"/>
    <w:rsid w:val="001233CC"/>
    <w:rsid w:val="00124676"/>
    <w:rsid w:val="001271DC"/>
    <w:rsid w:val="00130F68"/>
    <w:rsid w:val="00131334"/>
    <w:rsid w:val="001347A9"/>
    <w:rsid w:val="00135EB6"/>
    <w:rsid w:val="001369C2"/>
    <w:rsid w:val="0014083D"/>
    <w:rsid w:val="00141A4F"/>
    <w:rsid w:val="00147A2E"/>
    <w:rsid w:val="00150B3F"/>
    <w:rsid w:val="001510E1"/>
    <w:rsid w:val="00152237"/>
    <w:rsid w:val="0015274F"/>
    <w:rsid w:val="00160CB1"/>
    <w:rsid w:val="001660C5"/>
    <w:rsid w:val="001706BD"/>
    <w:rsid w:val="00174EB5"/>
    <w:rsid w:val="00174EF3"/>
    <w:rsid w:val="00175B5C"/>
    <w:rsid w:val="001761D1"/>
    <w:rsid w:val="001762E7"/>
    <w:rsid w:val="00176F2F"/>
    <w:rsid w:val="00180091"/>
    <w:rsid w:val="0018209B"/>
    <w:rsid w:val="0018448E"/>
    <w:rsid w:val="001846A1"/>
    <w:rsid w:val="0018689B"/>
    <w:rsid w:val="00190E38"/>
    <w:rsid w:val="001947BD"/>
    <w:rsid w:val="00194E85"/>
    <w:rsid w:val="001953F7"/>
    <w:rsid w:val="00196030"/>
    <w:rsid w:val="001971C7"/>
    <w:rsid w:val="001B26F7"/>
    <w:rsid w:val="001C13CC"/>
    <w:rsid w:val="001C32FC"/>
    <w:rsid w:val="001C66D0"/>
    <w:rsid w:val="001D2543"/>
    <w:rsid w:val="001D2A34"/>
    <w:rsid w:val="001D4446"/>
    <w:rsid w:val="001D5F14"/>
    <w:rsid w:val="001E0C86"/>
    <w:rsid w:val="001E4D0D"/>
    <w:rsid w:val="001E5B67"/>
    <w:rsid w:val="001E79B6"/>
    <w:rsid w:val="001E7ACF"/>
    <w:rsid w:val="001F1516"/>
    <w:rsid w:val="001F227D"/>
    <w:rsid w:val="001F4E93"/>
    <w:rsid w:val="001F5277"/>
    <w:rsid w:val="001F72B7"/>
    <w:rsid w:val="001F7983"/>
    <w:rsid w:val="00205B10"/>
    <w:rsid w:val="00206038"/>
    <w:rsid w:val="00213DCC"/>
    <w:rsid w:val="0022149A"/>
    <w:rsid w:val="00225664"/>
    <w:rsid w:val="002273A9"/>
    <w:rsid w:val="002274D6"/>
    <w:rsid w:val="00227787"/>
    <w:rsid w:val="0023051D"/>
    <w:rsid w:val="00234212"/>
    <w:rsid w:val="00235BE9"/>
    <w:rsid w:val="00240503"/>
    <w:rsid w:val="002453FE"/>
    <w:rsid w:val="00255172"/>
    <w:rsid w:val="002558FB"/>
    <w:rsid w:val="0025695A"/>
    <w:rsid w:val="00270445"/>
    <w:rsid w:val="00271A7D"/>
    <w:rsid w:val="00272DC2"/>
    <w:rsid w:val="00277129"/>
    <w:rsid w:val="00286322"/>
    <w:rsid w:val="00293FAD"/>
    <w:rsid w:val="002A11FB"/>
    <w:rsid w:val="002A35F8"/>
    <w:rsid w:val="002B0B1D"/>
    <w:rsid w:val="002B38FF"/>
    <w:rsid w:val="002B4642"/>
    <w:rsid w:val="002B699A"/>
    <w:rsid w:val="002B6FCE"/>
    <w:rsid w:val="002C2567"/>
    <w:rsid w:val="002C275F"/>
    <w:rsid w:val="002C63AE"/>
    <w:rsid w:val="002D2084"/>
    <w:rsid w:val="002D35EA"/>
    <w:rsid w:val="002D4F3F"/>
    <w:rsid w:val="002E6AC2"/>
    <w:rsid w:val="002E7CA2"/>
    <w:rsid w:val="002F0E7F"/>
    <w:rsid w:val="002F52F4"/>
    <w:rsid w:val="00301129"/>
    <w:rsid w:val="003014A2"/>
    <w:rsid w:val="00302895"/>
    <w:rsid w:val="003032C9"/>
    <w:rsid w:val="003048E4"/>
    <w:rsid w:val="003069E2"/>
    <w:rsid w:val="00306ADE"/>
    <w:rsid w:val="00306C72"/>
    <w:rsid w:val="00307CCA"/>
    <w:rsid w:val="00312348"/>
    <w:rsid w:val="003124D5"/>
    <w:rsid w:val="00312DD9"/>
    <w:rsid w:val="00316A0C"/>
    <w:rsid w:val="00322EDF"/>
    <w:rsid w:val="00323249"/>
    <w:rsid w:val="00327A93"/>
    <w:rsid w:val="003346B8"/>
    <w:rsid w:val="00335EDB"/>
    <w:rsid w:val="003412FE"/>
    <w:rsid w:val="003458AB"/>
    <w:rsid w:val="00346702"/>
    <w:rsid w:val="003471EF"/>
    <w:rsid w:val="003479A2"/>
    <w:rsid w:val="0035215C"/>
    <w:rsid w:val="00353405"/>
    <w:rsid w:val="003560C3"/>
    <w:rsid w:val="003570CB"/>
    <w:rsid w:val="00360915"/>
    <w:rsid w:val="00365FD0"/>
    <w:rsid w:val="00371232"/>
    <w:rsid w:val="003726D5"/>
    <w:rsid w:val="003815D5"/>
    <w:rsid w:val="0038349F"/>
    <w:rsid w:val="00392A21"/>
    <w:rsid w:val="00394CD0"/>
    <w:rsid w:val="003951EE"/>
    <w:rsid w:val="003959B3"/>
    <w:rsid w:val="00395B88"/>
    <w:rsid w:val="0039633E"/>
    <w:rsid w:val="0039679B"/>
    <w:rsid w:val="003967CC"/>
    <w:rsid w:val="003A00AA"/>
    <w:rsid w:val="003A1F7F"/>
    <w:rsid w:val="003A2D60"/>
    <w:rsid w:val="003A384F"/>
    <w:rsid w:val="003A49FA"/>
    <w:rsid w:val="003A4D74"/>
    <w:rsid w:val="003A4EEE"/>
    <w:rsid w:val="003A694D"/>
    <w:rsid w:val="003B0613"/>
    <w:rsid w:val="003B188C"/>
    <w:rsid w:val="003B35A0"/>
    <w:rsid w:val="003B6425"/>
    <w:rsid w:val="003C006B"/>
    <w:rsid w:val="003C1998"/>
    <w:rsid w:val="003C262D"/>
    <w:rsid w:val="003C7DE8"/>
    <w:rsid w:val="003D6539"/>
    <w:rsid w:val="003D73BD"/>
    <w:rsid w:val="003E0F48"/>
    <w:rsid w:val="003E3CC2"/>
    <w:rsid w:val="003E59F9"/>
    <w:rsid w:val="003F3AD2"/>
    <w:rsid w:val="003F4F2D"/>
    <w:rsid w:val="003F62D3"/>
    <w:rsid w:val="00400499"/>
    <w:rsid w:val="004063E6"/>
    <w:rsid w:val="00406614"/>
    <w:rsid w:val="00406CA7"/>
    <w:rsid w:val="004145DD"/>
    <w:rsid w:val="00414ECF"/>
    <w:rsid w:val="00422968"/>
    <w:rsid w:val="00423F74"/>
    <w:rsid w:val="00425A1D"/>
    <w:rsid w:val="004274D5"/>
    <w:rsid w:val="0043432A"/>
    <w:rsid w:val="004347A5"/>
    <w:rsid w:val="00434C6F"/>
    <w:rsid w:val="0043512F"/>
    <w:rsid w:val="00435202"/>
    <w:rsid w:val="00441841"/>
    <w:rsid w:val="004419D7"/>
    <w:rsid w:val="004430F4"/>
    <w:rsid w:val="00444271"/>
    <w:rsid w:val="00444E61"/>
    <w:rsid w:val="004469B4"/>
    <w:rsid w:val="00450421"/>
    <w:rsid w:val="004507D8"/>
    <w:rsid w:val="004561B7"/>
    <w:rsid w:val="00457391"/>
    <w:rsid w:val="0046395A"/>
    <w:rsid w:val="00473490"/>
    <w:rsid w:val="0047568B"/>
    <w:rsid w:val="004769D4"/>
    <w:rsid w:val="0048109A"/>
    <w:rsid w:val="00486971"/>
    <w:rsid w:val="00486B03"/>
    <w:rsid w:val="0048774C"/>
    <w:rsid w:val="00490B1F"/>
    <w:rsid w:val="00490BAE"/>
    <w:rsid w:val="00495635"/>
    <w:rsid w:val="00496CDC"/>
    <w:rsid w:val="00497ABF"/>
    <w:rsid w:val="004A010E"/>
    <w:rsid w:val="004B244B"/>
    <w:rsid w:val="004B4716"/>
    <w:rsid w:val="004C12B2"/>
    <w:rsid w:val="004C1D4F"/>
    <w:rsid w:val="004C2B5E"/>
    <w:rsid w:val="004C50E4"/>
    <w:rsid w:val="004C74C4"/>
    <w:rsid w:val="004D1216"/>
    <w:rsid w:val="004D3F3C"/>
    <w:rsid w:val="004D4073"/>
    <w:rsid w:val="004E25D4"/>
    <w:rsid w:val="004E2E94"/>
    <w:rsid w:val="004E3320"/>
    <w:rsid w:val="004E630B"/>
    <w:rsid w:val="004E75C0"/>
    <w:rsid w:val="004F0684"/>
    <w:rsid w:val="004F1172"/>
    <w:rsid w:val="004F4D8F"/>
    <w:rsid w:val="004F5301"/>
    <w:rsid w:val="004F698B"/>
    <w:rsid w:val="00500BA1"/>
    <w:rsid w:val="00504D01"/>
    <w:rsid w:val="00516BA3"/>
    <w:rsid w:val="00520199"/>
    <w:rsid w:val="00521181"/>
    <w:rsid w:val="00521926"/>
    <w:rsid w:val="00526828"/>
    <w:rsid w:val="00526EBA"/>
    <w:rsid w:val="00527156"/>
    <w:rsid w:val="005303B1"/>
    <w:rsid w:val="00531096"/>
    <w:rsid w:val="005345BA"/>
    <w:rsid w:val="00540D91"/>
    <w:rsid w:val="00542996"/>
    <w:rsid w:val="00543E2B"/>
    <w:rsid w:val="005470A6"/>
    <w:rsid w:val="00547FD2"/>
    <w:rsid w:val="00550C3E"/>
    <w:rsid w:val="005572DE"/>
    <w:rsid w:val="0056033D"/>
    <w:rsid w:val="00560E99"/>
    <w:rsid w:val="00561B9E"/>
    <w:rsid w:val="00565840"/>
    <w:rsid w:val="00566E82"/>
    <w:rsid w:val="00572267"/>
    <w:rsid w:val="0058321C"/>
    <w:rsid w:val="00583A11"/>
    <w:rsid w:val="00584305"/>
    <w:rsid w:val="00584F6D"/>
    <w:rsid w:val="00592745"/>
    <w:rsid w:val="00592B6D"/>
    <w:rsid w:val="0059324E"/>
    <w:rsid w:val="005A474B"/>
    <w:rsid w:val="005A5F6F"/>
    <w:rsid w:val="005A63F7"/>
    <w:rsid w:val="005B53F4"/>
    <w:rsid w:val="005B55D9"/>
    <w:rsid w:val="005B79BD"/>
    <w:rsid w:val="005C0C3C"/>
    <w:rsid w:val="005C1291"/>
    <w:rsid w:val="005C338A"/>
    <w:rsid w:val="005C4F2B"/>
    <w:rsid w:val="005D03F0"/>
    <w:rsid w:val="005D2ECD"/>
    <w:rsid w:val="005D4B1F"/>
    <w:rsid w:val="005D5518"/>
    <w:rsid w:val="005D6A38"/>
    <w:rsid w:val="005E1A01"/>
    <w:rsid w:val="005E2CF1"/>
    <w:rsid w:val="005E461B"/>
    <w:rsid w:val="005F129D"/>
    <w:rsid w:val="005F34CB"/>
    <w:rsid w:val="005F6D19"/>
    <w:rsid w:val="00617470"/>
    <w:rsid w:val="00617545"/>
    <w:rsid w:val="00620D28"/>
    <w:rsid w:val="006217FD"/>
    <w:rsid w:val="00622646"/>
    <w:rsid w:val="00623390"/>
    <w:rsid w:val="006241C6"/>
    <w:rsid w:val="006258AA"/>
    <w:rsid w:val="00631BB4"/>
    <w:rsid w:val="0063777C"/>
    <w:rsid w:val="00646808"/>
    <w:rsid w:val="006527DE"/>
    <w:rsid w:val="00657908"/>
    <w:rsid w:val="00662FD2"/>
    <w:rsid w:val="00675AE7"/>
    <w:rsid w:val="0067609F"/>
    <w:rsid w:val="00683EFE"/>
    <w:rsid w:val="00687F2F"/>
    <w:rsid w:val="00692439"/>
    <w:rsid w:val="00693B29"/>
    <w:rsid w:val="0069539A"/>
    <w:rsid w:val="00696A14"/>
    <w:rsid w:val="006A1017"/>
    <w:rsid w:val="006A1F9C"/>
    <w:rsid w:val="006A5946"/>
    <w:rsid w:val="006A7FFC"/>
    <w:rsid w:val="006B169C"/>
    <w:rsid w:val="006B2F76"/>
    <w:rsid w:val="006C0860"/>
    <w:rsid w:val="006C0E74"/>
    <w:rsid w:val="006D7F2D"/>
    <w:rsid w:val="006E0922"/>
    <w:rsid w:val="006E420C"/>
    <w:rsid w:val="006E7E0C"/>
    <w:rsid w:val="006E7E18"/>
    <w:rsid w:val="006F0000"/>
    <w:rsid w:val="006F159F"/>
    <w:rsid w:val="006F19A2"/>
    <w:rsid w:val="006F3A78"/>
    <w:rsid w:val="006F4569"/>
    <w:rsid w:val="00700A41"/>
    <w:rsid w:val="00704F6E"/>
    <w:rsid w:val="00715DA1"/>
    <w:rsid w:val="007178A4"/>
    <w:rsid w:val="00720F16"/>
    <w:rsid w:val="00721B8B"/>
    <w:rsid w:val="007229B4"/>
    <w:rsid w:val="00726713"/>
    <w:rsid w:val="00727FFE"/>
    <w:rsid w:val="00733732"/>
    <w:rsid w:val="00734B28"/>
    <w:rsid w:val="00734D71"/>
    <w:rsid w:val="00741E6B"/>
    <w:rsid w:val="00742162"/>
    <w:rsid w:val="00743761"/>
    <w:rsid w:val="007443B3"/>
    <w:rsid w:val="00744E11"/>
    <w:rsid w:val="00750D47"/>
    <w:rsid w:val="00751176"/>
    <w:rsid w:val="0075488A"/>
    <w:rsid w:val="007548BA"/>
    <w:rsid w:val="00757D96"/>
    <w:rsid w:val="00760B60"/>
    <w:rsid w:val="0076166C"/>
    <w:rsid w:val="00765992"/>
    <w:rsid w:val="00772B86"/>
    <w:rsid w:val="007742CE"/>
    <w:rsid w:val="00774FD2"/>
    <w:rsid w:val="00776278"/>
    <w:rsid w:val="00781F4C"/>
    <w:rsid w:val="00783263"/>
    <w:rsid w:val="0078338D"/>
    <w:rsid w:val="00786B9F"/>
    <w:rsid w:val="007877B3"/>
    <w:rsid w:val="00791537"/>
    <w:rsid w:val="00792D62"/>
    <w:rsid w:val="007966B2"/>
    <w:rsid w:val="007A3ACD"/>
    <w:rsid w:val="007A453A"/>
    <w:rsid w:val="007A652C"/>
    <w:rsid w:val="007B0CAC"/>
    <w:rsid w:val="007B6015"/>
    <w:rsid w:val="007B6CDD"/>
    <w:rsid w:val="007C3893"/>
    <w:rsid w:val="007C7737"/>
    <w:rsid w:val="007D15FA"/>
    <w:rsid w:val="007D5C73"/>
    <w:rsid w:val="007E0BA6"/>
    <w:rsid w:val="007F05BC"/>
    <w:rsid w:val="007F43FC"/>
    <w:rsid w:val="00807E67"/>
    <w:rsid w:val="00810B6F"/>
    <w:rsid w:val="00813167"/>
    <w:rsid w:val="008138C0"/>
    <w:rsid w:val="00821921"/>
    <w:rsid w:val="00821FE2"/>
    <w:rsid w:val="0082452F"/>
    <w:rsid w:val="008354AC"/>
    <w:rsid w:val="00842691"/>
    <w:rsid w:val="00842C8D"/>
    <w:rsid w:val="008433BC"/>
    <w:rsid w:val="00846720"/>
    <w:rsid w:val="00847AB2"/>
    <w:rsid w:val="00851C0F"/>
    <w:rsid w:val="00853F1C"/>
    <w:rsid w:val="0085490D"/>
    <w:rsid w:val="00855BB6"/>
    <w:rsid w:val="00855FD8"/>
    <w:rsid w:val="00856D03"/>
    <w:rsid w:val="008571ED"/>
    <w:rsid w:val="0086094E"/>
    <w:rsid w:val="00860C4D"/>
    <w:rsid w:val="008643FE"/>
    <w:rsid w:val="00867E5B"/>
    <w:rsid w:val="00867FDF"/>
    <w:rsid w:val="00871104"/>
    <w:rsid w:val="00871813"/>
    <w:rsid w:val="00873008"/>
    <w:rsid w:val="00873D57"/>
    <w:rsid w:val="00874C4C"/>
    <w:rsid w:val="008767AD"/>
    <w:rsid w:val="00883F78"/>
    <w:rsid w:val="00886D31"/>
    <w:rsid w:val="00887789"/>
    <w:rsid w:val="00896B90"/>
    <w:rsid w:val="008C0127"/>
    <w:rsid w:val="008C5782"/>
    <w:rsid w:val="008C713A"/>
    <w:rsid w:val="008C7B12"/>
    <w:rsid w:val="008D0881"/>
    <w:rsid w:val="008D0994"/>
    <w:rsid w:val="008D5D01"/>
    <w:rsid w:val="008E08C0"/>
    <w:rsid w:val="008E6013"/>
    <w:rsid w:val="008F37CD"/>
    <w:rsid w:val="008F475B"/>
    <w:rsid w:val="008F6877"/>
    <w:rsid w:val="008F696A"/>
    <w:rsid w:val="008F6B64"/>
    <w:rsid w:val="008F7E78"/>
    <w:rsid w:val="009015D9"/>
    <w:rsid w:val="00902BE0"/>
    <w:rsid w:val="009059E0"/>
    <w:rsid w:val="00913331"/>
    <w:rsid w:val="00913FA4"/>
    <w:rsid w:val="00931645"/>
    <w:rsid w:val="00933B96"/>
    <w:rsid w:val="009408BF"/>
    <w:rsid w:val="00940A24"/>
    <w:rsid w:val="00944443"/>
    <w:rsid w:val="00945E92"/>
    <w:rsid w:val="00945F36"/>
    <w:rsid w:val="00947299"/>
    <w:rsid w:val="00955251"/>
    <w:rsid w:val="009567BF"/>
    <w:rsid w:val="00957AA4"/>
    <w:rsid w:val="00960B89"/>
    <w:rsid w:val="00960DD0"/>
    <w:rsid w:val="00965F44"/>
    <w:rsid w:val="0097253D"/>
    <w:rsid w:val="00973444"/>
    <w:rsid w:val="00973DDE"/>
    <w:rsid w:val="0097471F"/>
    <w:rsid w:val="009748D8"/>
    <w:rsid w:val="0097533A"/>
    <w:rsid w:val="0098082C"/>
    <w:rsid w:val="0098721B"/>
    <w:rsid w:val="00991DC2"/>
    <w:rsid w:val="00993EFA"/>
    <w:rsid w:val="009978A3"/>
    <w:rsid w:val="009A39F6"/>
    <w:rsid w:val="009A3E40"/>
    <w:rsid w:val="009A5209"/>
    <w:rsid w:val="009A544A"/>
    <w:rsid w:val="009A598A"/>
    <w:rsid w:val="009A777C"/>
    <w:rsid w:val="009B528C"/>
    <w:rsid w:val="009B5605"/>
    <w:rsid w:val="009B7414"/>
    <w:rsid w:val="009C6466"/>
    <w:rsid w:val="009C7217"/>
    <w:rsid w:val="009D0C8A"/>
    <w:rsid w:val="009D1F34"/>
    <w:rsid w:val="009D2F77"/>
    <w:rsid w:val="009D575F"/>
    <w:rsid w:val="009D73C8"/>
    <w:rsid w:val="009D7607"/>
    <w:rsid w:val="009E70EA"/>
    <w:rsid w:val="009F011D"/>
    <w:rsid w:val="009F075E"/>
    <w:rsid w:val="009F3341"/>
    <w:rsid w:val="009F481A"/>
    <w:rsid w:val="009F5193"/>
    <w:rsid w:val="009F6619"/>
    <w:rsid w:val="00A033B6"/>
    <w:rsid w:val="00A03C4F"/>
    <w:rsid w:val="00A10DA3"/>
    <w:rsid w:val="00A17970"/>
    <w:rsid w:val="00A179E9"/>
    <w:rsid w:val="00A2028A"/>
    <w:rsid w:val="00A20A21"/>
    <w:rsid w:val="00A215ED"/>
    <w:rsid w:val="00A24F44"/>
    <w:rsid w:val="00A25F15"/>
    <w:rsid w:val="00A26081"/>
    <w:rsid w:val="00A269C3"/>
    <w:rsid w:val="00A276B7"/>
    <w:rsid w:val="00A27D61"/>
    <w:rsid w:val="00A322DB"/>
    <w:rsid w:val="00A32779"/>
    <w:rsid w:val="00A375FA"/>
    <w:rsid w:val="00A41674"/>
    <w:rsid w:val="00A46CD5"/>
    <w:rsid w:val="00A472AF"/>
    <w:rsid w:val="00A50921"/>
    <w:rsid w:val="00A51823"/>
    <w:rsid w:val="00A52C1E"/>
    <w:rsid w:val="00A552F7"/>
    <w:rsid w:val="00A60463"/>
    <w:rsid w:val="00A611C0"/>
    <w:rsid w:val="00A619B9"/>
    <w:rsid w:val="00A63EC3"/>
    <w:rsid w:val="00A6715D"/>
    <w:rsid w:val="00A7349A"/>
    <w:rsid w:val="00A74D8D"/>
    <w:rsid w:val="00A74FD3"/>
    <w:rsid w:val="00A75AA9"/>
    <w:rsid w:val="00A7626A"/>
    <w:rsid w:val="00A76C98"/>
    <w:rsid w:val="00A77714"/>
    <w:rsid w:val="00A8032E"/>
    <w:rsid w:val="00A829D3"/>
    <w:rsid w:val="00A833CB"/>
    <w:rsid w:val="00A8395C"/>
    <w:rsid w:val="00A8549D"/>
    <w:rsid w:val="00A868D8"/>
    <w:rsid w:val="00A91B96"/>
    <w:rsid w:val="00A942D2"/>
    <w:rsid w:val="00A9612D"/>
    <w:rsid w:val="00A9672E"/>
    <w:rsid w:val="00A969A5"/>
    <w:rsid w:val="00AA1184"/>
    <w:rsid w:val="00AA1E66"/>
    <w:rsid w:val="00AA5023"/>
    <w:rsid w:val="00AA520E"/>
    <w:rsid w:val="00AA7F94"/>
    <w:rsid w:val="00AB5988"/>
    <w:rsid w:val="00AC6730"/>
    <w:rsid w:val="00AC6827"/>
    <w:rsid w:val="00AE09B2"/>
    <w:rsid w:val="00AE6E94"/>
    <w:rsid w:val="00AE7CA2"/>
    <w:rsid w:val="00AF2888"/>
    <w:rsid w:val="00AF36E0"/>
    <w:rsid w:val="00AF606A"/>
    <w:rsid w:val="00B00BF5"/>
    <w:rsid w:val="00B01FD9"/>
    <w:rsid w:val="00B02BE7"/>
    <w:rsid w:val="00B1258E"/>
    <w:rsid w:val="00B13456"/>
    <w:rsid w:val="00B15ACE"/>
    <w:rsid w:val="00B1704A"/>
    <w:rsid w:val="00B175BC"/>
    <w:rsid w:val="00B20034"/>
    <w:rsid w:val="00B2116E"/>
    <w:rsid w:val="00B21939"/>
    <w:rsid w:val="00B23554"/>
    <w:rsid w:val="00B23A47"/>
    <w:rsid w:val="00B327CF"/>
    <w:rsid w:val="00B368E3"/>
    <w:rsid w:val="00B37BB4"/>
    <w:rsid w:val="00B37ED2"/>
    <w:rsid w:val="00B41EF7"/>
    <w:rsid w:val="00B44798"/>
    <w:rsid w:val="00B5319A"/>
    <w:rsid w:val="00B53B3B"/>
    <w:rsid w:val="00B569F4"/>
    <w:rsid w:val="00B578FD"/>
    <w:rsid w:val="00B61583"/>
    <w:rsid w:val="00B61D6A"/>
    <w:rsid w:val="00B63436"/>
    <w:rsid w:val="00B743F7"/>
    <w:rsid w:val="00B74C93"/>
    <w:rsid w:val="00B767E7"/>
    <w:rsid w:val="00B76D42"/>
    <w:rsid w:val="00B776C7"/>
    <w:rsid w:val="00B77A7F"/>
    <w:rsid w:val="00B805B6"/>
    <w:rsid w:val="00B81575"/>
    <w:rsid w:val="00B82644"/>
    <w:rsid w:val="00B85AA2"/>
    <w:rsid w:val="00B86A76"/>
    <w:rsid w:val="00B912FC"/>
    <w:rsid w:val="00B96481"/>
    <w:rsid w:val="00B96766"/>
    <w:rsid w:val="00BA0935"/>
    <w:rsid w:val="00BA1857"/>
    <w:rsid w:val="00BA698F"/>
    <w:rsid w:val="00BB2EC8"/>
    <w:rsid w:val="00BB5C0E"/>
    <w:rsid w:val="00BB627A"/>
    <w:rsid w:val="00BB6427"/>
    <w:rsid w:val="00BB72F6"/>
    <w:rsid w:val="00BB7C47"/>
    <w:rsid w:val="00BC0059"/>
    <w:rsid w:val="00BC4A67"/>
    <w:rsid w:val="00BC4F3B"/>
    <w:rsid w:val="00BC7DEC"/>
    <w:rsid w:val="00BD6459"/>
    <w:rsid w:val="00BE004B"/>
    <w:rsid w:val="00BE1D48"/>
    <w:rsid w:val="00BE2A1D"/>
    <w:rsid w:val="00BE3B72"/>
    <w:rsid w:val="00BE47B3"/>
    <w:rsid w:val="00BE5804"/>
    <w:rsid w:val="00BF3002"/>
    <w:rsid w:val="00C15863"/>
    <w:rsid w:val="00C200EB"/>
    <w:rsid w:val="00C22ADA"/>
    <w:rsid w:val="00C24AEB"/>
    <w:rsid w:val="00C260EB"/>
    <w:rsid w:val="00C27E27"/>
    <w:rsid w:val="00C33759"/>
    <w:rsid w:val="00C412EF"/>
    <w:rsid w:val="00C41324"/>
    <w:rsid w:val="00C4171F"/>
    <w:rsid w:val="00C41EA5"/>
    <w:rsid w:val="00C51995"/>
    <w:rsid w:val="00C604EE"/>
    <w:rsid w:val="00C64DDE"/>
    <w:rsid w:val="00C653B6"/>
    <w:rsid w:val="00C6567B"/>
    <w:rsid w:val="00C65C03"/>
    <w:rsid w:val="00C666F7"/>
    <w:rsid w:val="00C67D05"/>
    <w:rsid w:val="00C7467F"/>
    <w:rsid w:val="00C746F1"/>
    <w:rsid w:val="00C74F0A"/>
    <w:rsid w:val="00C7649F"/>
    <w:rsid w:val="00C76AAF"/>
    <w:rsid w:val="00C76EC3"/>
    <w:rsid w:val="00C82B1F"/>
    <w:rsid w:val="00C837A2"/>
    <w:rsid w:val="00C84538"/>
    <w:rsid w:val="00C85C0A"/>
    <w:rsid w:val="00C90F44"/>
    <w:rsid w:val="00C92D19"/>
    <w:rsid w:val="00CB00DE"/>
    <w:rsid w:val="00CB520A"/>
    <w:rsid w:val="00CB6CFB"/>
    <w:rsid w:val="00CB79C0"/>
    <w:rsid w:val="00CC4434"/>
    <w:rsid w:val="00CC5F46"/>
    <w:rsid w:val="00CC5FB6"/>
    <w:rsid w:val="00CC75D7"/>
    <w:rsid w:val="00CD37CC"/>
    <w:rsid w:val="00CD3A7A"/>
    <w:rsid w:val="00CE153F"/>
    <w:rsid w:val="00CE3B36"/>
    <w:rsid w:val="00CE590A"/>
    <w:rsid w:val="00CE6E02"/>
    <w:rsid w:val="00CF3B7B"/>
    <w:rsid w:val="00CF53F7"/>
    <w:rsid w:val="00D05767"/>
    <w:rsid w:val="00D06926"/>
    <w:rsid w:val="00D11B6C"/>
    <w:rsid w:val="00D11E11"/>
    <w:rsid w:val="00D1564B"/>
    <w:rsid w:val="00D21A65"/>
    <w:rsid w:val="00D2271B"/>
    <w:rsid w:val="00D2374A"/>
    <w:rsid w:val="00D25979"/>
    <w:rsid w:val="00D26E44"/>
    <w:rsid w:val="00D32F9C"/>
    <w:rsid w:val="00D36658"/>
    <w:rsid w:val="00D44604"/>
    <w:rsid w:val="00D458C5"/>
    <w:rsid w:val="00D476B9"/>
    <w:rsid w:val="00D479B4"/>
    <w:rsid w:val="00D52458"/>
    <w:rsid w:val="00D604E3"/>
    <w:rsid w:val="00D61BD7"/>
    <w:rsid w:val="00D63276"/>
    <w:rsid w:val="00D669DC"/>
    <w:rsid w:val="00D7079A"/>
    <w:rsid w:val="00D8160F"/>
    <w:rsid w:val="00D82862"/>
    <w:rsid w:val="00D975BE"/>
    <w:rsid w:val="00DA0092"/>
    <w:rsid w:val="00DA214B"/>
    <w:rsid w:val="00DA324F"/>
    <w:rsid w:val="00DA3AAD"/>
    <w:rsid w:val="00DB31AE"/>
    <w:rsid w:val="00DB4CD5"/>
    <w:rsid w:val="00DB6FF1"/>
    <w:rsid w:val="00DC1D8D"/>
    <w:rsid w:val="00DD0151"/>
    <w:rsid w:val="00DD3FDF"/>
    <w:rsid w:val="00DD4F90"/>
    <w:rsid w:val="00DD5815"/>
    <w:rsid w:val="00DE1409"/>
    <w:rsid w:val="00DE18E3"/>
    <w:rsid w:val="00DF0A09"/>
    <w:rsid w:val="00DF459C"/>
    <w:rsid w:val="00DF5448"/>
    <w:rsid w:val="00E033A7"/>
    <w:rsid w:val="00E071E6"/>
    <w:rsid w:val="00E14A43"/>
    <w:rsid w:val="00E26F5D"/>
    <w:rsid w:val="00E311A1"/>
    <w:rsid w:val="00E3208D"/>
    <w:rsid w:val="00E33899"/>
    <w:rsid w:val="00E34637"/>
    <w:rsid w:val="00E363E5"/>
    <w:rsid w:val="00E36DEE"/>
    <w:rsid w:val="00E5583B"/>
    <w:rsid w:val="00E57782"/>
    <w:rsid w:val="00E6444A"/>
    <w:rsid w:val="00E739D8"/>
    <w:rsid w:val="00E80C87"/>
    <w:rsid w:val="00E86247"/>
    <w:rsid w:val="00E8767C"/>
    <w:rsid w:val="00E941AB"/>
    <w:rsid w:val="00E96715"/>
    <w:rsid w:val="00EB01F1"/>
    <w:rsid w:val="00EB7A4E"/>
    <w:rsid w:val="00EB7A68"/>
    <w:rsid w:val="00EC598E"/>
    <w:rsid w:val="00ED067A"/>
    <w:rsid w:val="00ED10E7"/>
    <w:rsid w:val="00ED32CE"/>
    <w:rsid w:val="00ED3C61"/>
    <w:rsid w:val="00ED4067"/>
    <w:rsid w:val="00EE41A6"/>
    <w:rsid w:val="00EE5F0D"/>
    <w:rsid w:val="00EE78BB"/>
    <w:rsid w:val="00EF5A80"/>
    <w:rsid w:val="00EF6617"/>
    <w:rsid w:val="00F025C8"/>
    <w:rsid w:val="00F05BD8"/>
    <w:rsid w:val="00F0692A"/>
    <w:rsid w:val="00F1099F"/>
    <w:rsid w:val="00F110CB"/>
    <w:rsid w:val="00F11B75"/>
    <w:rsid w:val="00F134B9"/>
    <w:rsid w:val="00F14F5A"/>
    <w:rsid w:val="00F16901"/>
    <w:rsid w:val="00F16A28"/>
    <w:rsid w:val="00F22C9D"/>
    <w:rsid w:val="00F244C4"/>
    <w:rsid w:val="00F26200"/>
    <w:rsid w:val="00F33EE2"/>
    <w:rsid w:val="00F34788"/>
    <w:rsid w:val="00F407C8"/>
    <w:rsid w:val="00F41C50"/>
    <w:rsid w:val="00F42E0F"/>
    <w:rsid w:val="00F438D0"/>
    <w:rsid w:val="00F45CC1"/>
    <w:rsid w:val="00F5072B"/>
    <w:rsid w:val="00F50D68"/>
    <w:rsid w:val="00F514ED"/>
    <w:rsid w:val="00F51A1F"/>
    <w:rsid w:val="00F52157"/>
    <w:rsid w:val="00F5225B"/>
    <w:rsid w:val="00F5235E"/>
    <w:rsid w:val="00F5430E"/>
    <w:rsid w:val="00F5587B"/>
    <w:rsid w:val="00F56C79"/>
    <w:rsid w:val="00F577E4"/>
    <w:rsid w:val="00F60F50"/>
    <w:rsid w:val="00F63574"/>
    <w:rsid w:val="00F6406C"/>
    <w:rsid w:val="00F71883"/>
    <w:rsid w:val="00F71AAB"/>
    <w:rsid w:val="00F82FF8"/>
    <w:rsid w:val="00F83A92"/>
    <w:rsid w:val="00F90216"/>
    <w:rsid w:val="00F912C4"/>
    <w:rsid w:val="00F91D57"/>
    <w:rsid w:val="00F94C9E"/>
    <w:rsid w:val="00F97E35"/>
    <w:rsid w:val="00FA7A41"/>
    <w:rsid w:val="00FB3E11"/>
    <w:rsid w:val="00FB4250"/>
    <w:rsid w:val="00FC0915"/>
    <w:rsid w:val="00FC3D17"/>
    <w:rsid w:val="00FC3D4A"/>
    <w:rsid w:val="00FC4B3E"/>
    <w:rsid w:val="00FC4BC0"/>
    <w:rsid w:val="00FC5BA6"/>
    <w:rsid w:val="00FD1CE4"/>
    <w:rsid w:val="00FD211D"/>
    <w:rsid w:val="00FD4721"/>
    <w:rsid w:val="00FD4989"/>
    <w:rsid w:val="00FD7003"/>
    <w:rsid w:val="00FE3715"/>
    <w:rsid w:val="00FE67AF"/>
    <w:rsid w:val="00FF2701"/>
    <w:rsid w:val="00FF43EE"/>
    <w:rsid w:val="00FF59E6"/>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6E4138"/>
  <w15:docId w15:val="{DC7F4E98-6091-4CCF-893E-CAF9B8942F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1172"/>
    <w:pPr>
      <w:pBdr>
        <w:bottom w:val="single" w:sz="6" w:space="0" w:color="auto"/>
      </w:pBdr>
      <w:spacing w:after="200" w:line="360" w:lineRule="auto"/>
    </w:pPr>
    <w:rPr>
      <w:rFonts w:ascii="Times New Roman" w:eastAsiaTheme="minorEastAsia" w:hAnsi="Times New Roman" w:cs="Times New Roman"/>
      <w:sz w:val="24"/>
      <w:szCs w:val="24"/>
      <w:lang w:val="en-US" w:eastAsia="es-ES"/>
    </w:rPr>
  </w:style>
  <w:style w:type="paragraph" w:styleId="Ttulo1">
    <w:name w:val="heading 1"/>
    <w:basedOn w:val="Normal"/>
    <w:link w:val="Ttulo1Car"/>
    <w:uiPriority w:val="9"/>
    <w:qFormat/>
    <w:rsid w:val="001660C5"/>
    <w:pPr>
      <w:pBdr>
        <w:bottom w:val="none" w:sz="0" w:space="0" w:color="auto"/>
      </w:pBdr>
      <w:spacing w:before="100" w:beforeAutospacing="1" w:after="100" w:afterAutospacing="1" w:line="240" w:lineRule="auto"/>
      <w:outlineLvl w:val="0"/>
    </w:pPr>
    <w:rPr>
      <w:rFonts w:eastAsia="Times New Roman"/>
      <w:b/>
      <w:bCs/>
      <w:kern w:val="36"/>
      <w:sz w:val="48"/>
      <w:szCs w:val="48"/>
      <w:lang w:eastAsia="en-US"/>
    </w:rPr>
  </w:style>
  <w:style w:type="paragraph" w:styleId="Ttulo2">
    <w:name w:val="heading 2"/>
    <w:basedOn w:val="Normal"/>
    <w:next w:val="Normal"/>
    <w:link w:val="Ttulo2Car"/>
    <w:uiPriority w:val="9"/>
    <w:semiHidden/>
    <w:unhideWhenUsed/>
    <w:qFormat/>
    <w:rsid w:val="00807E6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semiHidden/>
    <w:unhideWhenUsed/>
    <w:qFormat/>
    <w:rsid w:val="00807E67"/>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769D4"/>
    <w:pPr>
      <w:ind w:left="720"/>
      <w:contextualSpacing/>
    </w:pPr>
  </w:style>
  <w:style w:type="character" w:customStyle="1" w:styleId="highlight">
    <w:name w:val="highlight"/>
    <w:basedOn w:val="Fuentedeprrafopredeter"/>
    <w:rsid w:val="001660C5"/>
  </w:style>
  <w:style w:type="character" w:customStyle="1" w:styleId="Ttulo1Car">
    <w:name w:val="Título 1 Car"/>
    <w:basedOn w:val="Fuentedeprrafopredeter"/>
    <w:link w:val="Ttulo1"/>
    <w:uiPriority w:val="9"/>
    <w:rsid w:val="001660C5"/>
    <w:rPr>
      <w:rFonts w:ascii="Times New Roman" w:eastAsia="Times New Roman" w:hAnsi="Times New Roman" w:cs="Times New Roman"/>
      <w:b/>
      <w:bCs/>
      <w:kern w:val="36"/>
      <w:sz w:val="48"/>
      <w:szCs w:val="48"/>
      <w:lang w:val="en-US"/>
    </w:rPr>
  </w:style>
  <w:style w:type="character" w:styleId="Hipervnculo">
    <w:name w:val="Hyperlink"/>
    <w:basedOn w:val="Fuentedeprrafopredeter"/>
    <w:uiPriority w:val="99"/>
    <w:unhideWhenUsed/>
    <w:rsid w:val="001660C5"/>
    <w:rPr>
      <w:color w:val="0000FF"/>
      <w:u w:val="single"/>
    </w:rPr>
  </w:style>
  <w:style w:type="paragraph" w:customStyle="1" w:styleId="Default">
    <w:name w:val="Default"/>
    <w:rsid w:val="00874C4C"/>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NormalWeb">
    <w:name w:val="Normal (Web)"/>
    <w:basedOn w:val="Normal"/>
    <w:uiPriority w:val="99"/>
    <w:semiHidden/>
    <w:unhideWhenUsed/>
    <w:rsid w:val="003412FE"/>
    <w:pPr>
      <w:pBdr>
        <w:bottom w:val="none" w:sz="0" w:space="0" w:color="auto"/>
      </w:pBdr>
      <w:spacing w:before="100" w:beforeAutospacing="1" w:after="100" w:afterAutospacing="1" w:line="240" w:lineRule="auto"/>
    </w:pPr>
    <w:rPr>
      <w:rFonts w:eastAsia="Times New Roman"/>
      <w:lang w:eastAsia="en-US"/>
    </w:rPr>
  </w:style>
  <w:style w:type="character" w:styleId="Textoennegrita">
    <w:name w:val="Strong"/>
    <w:basedOn w:val="Fuentedeprrafopredeter"/>
    <w:uiPriority w:val="22"/>
    <w:qFormat/>
    <w:rsid w:val="003412FE"/>
    <w:rPr>
      <w:b/>
      <w:bCs/>
    </w:rPr>
  </w:style>
  <w:style w:type="character" w:customStyle="1" w:styleId="Ttulo2Car">
    <w:name w:val="Título 2 Car"/>
    <w:basedOn w:val="Fuentedeprrafopredeter"/>
    <w:link w:val="Ttulo2"/>
    <w:uiPriority w:val="9"/>
    <w:semiHidden/>
    <w:rsid w:val="00807E67"/>
    <w:rPr>
      <w:rFonts w:asciiTheme="majorHAnsi" w:eastAsiaTheme="majorEastAsia" w:hAnsiTheme="majorHAnsi" w:cstheme="majorBidi"/>
      <w:color w:val="2E74B5" w:themeColor="accent1" w:themeShade="BF"/>
      <w:sz w:val="26"/>
      <w:szCs w:val="26"/>
      <w:lang w:val="en-US" w:eastAsia="es-ES"/>
    </w:rPr>
  </w:style>
  <w:style w:type="character" w:customStyle="1" w:styleId="Ttulo3Car">
    <w:name w:val="Título 3 Car"/>
    <w:basedOn w:val="Fuentedeprrafopredeter"/>
    <w:link w:val="Ttulo3"/>
    <w:uiPriority w:val="9"/>
    <w:semiHidden/>
    <w:rsid w:val="00807E67"/>
    <w:rPr>
      <w:rFonts w:asciiTheme="majorHAnsi" w:eastAsiaTheme="majorEastAsia" w:hAnsiTheme="majorHAnsi" w:cstheme="majorBidi"/>
      <w:color w:val="1F4D78" w:themeColor="accent1" w:themeShade="7F"/>
      <w:sz w:val="24"/>
      <w:szCs w:val="24"/>
      <w:lang w:val="en-US" w:eastAsia="es-ES"/>
    </w:rPr>
  </w:style>
  <w:style w:type="paragraph" w:customStyle="1" w:styleId="p">
    <w:name w:val="p"/>
    <w:basedOn w:val="Normal"/>
    <w:rsid w:val="00807E67"/>
    <w:pPr>
      <w:pBdr>
        <w:bottom w:val="none" w:sz="0" w:space="0" w:color="auto"/>
      </w:pBdr>
      <w:spacing w:before="100" w:beforeAutospacing="1" w:after="100" w:afterAutospacing="1" w:line="240" w:lineRule="auto"/>
    </w:pPr>
    <w:rPr>
      <w:rFonts w:eastAsia="Times New Roman"/>
      <w:lang w:val="es-ES"/>
    </w:rPr>
  </w:style>
  <w:style w:type="character" w:styleId="nfasis">
    <w:name w:val="Emphasis"/>
    <w:basedOn w:val="Fuentedeprrafopredeter"/>
    <w:uiPriority w:val="20"/>
    <w:qFormat/>
    <w:rsid w:val="00807E67"/>
    <w:rPr>
      <w:i/>
      <w:iCs/>
    </w:rPr>
  </w:style>
  <w:style w:type="character" w:customStyle="1" w:styleId="small-caps">
    <w:name w:val="small-caps"/>
    <w:basedOn w:val="Fuentedeprrafopredeter"/>
    <w:rsid w:val="00807E67"/>
  </w:style>
  <w:style w:type="character" w:styleId="Refdecomentario">
    <w:name w:val="annotation reference"/>
    <w:basedOn w:val="Fuentedeprrafopredeter"/>
    <w:uiPriority w:val="99"/>
    <w:semiHidden/>
    <w:unhideWhenUsed/>
    <w:rsid w:val="00312348"/>
    <w:rPr>
      <w:sz w:val="16"/>
      <w:szCs w:val="16"/>
    </w:rPr>
  </w:style>
  <w:style w:type="paragraph" w:styleId="Textocomentario">
    <w:name w:val="annotation text"/>
    <w:basedOn w:val="Normal"/>
    <w:link w:val="TextocomentarioCar"/>
    <w:uiPriority w:val="99"/>
    <w:unhideWhenUsed/>
    <w:rsid w:val="00312348"/>
    <w:pPr>
      <w:spacing w:line="240" w:lineRule="auto"/>
    </w:pPr>
    <w:rPr>
      <w:sz w:val="20"/>
      <w:szCs w:val="20"/>
    </w:rPr>
  </w:style>
  <w:style w:type="character" w:customStyle="1" w:styleId="TextocomentarioCar">
    <w:name w:val="Texto comentario Car"/>
    <w:basedOn w:val="Fuentedeprrafopredeter"/>
    <w:link w:val="Textocomentario"/>
    <w:uiPriority w:val="99"/>
    <w:rsid w:val="00312348"/>
    <w:rPr>
      <w:rFonts w:ascii="Times New Roman" w:eastAsiaTheme="minorEastAsia" w:hAnsi="Times New Roman" w:cs="Times New Roman"/>
      <w:sz w:val="20"/>
      <w:szCs w:val="20"/>
      <w:lang w:val="en-US" w:eastAsia="es-ES"/>
    </w:rPr>
  </w:style>
  <w:style w:type="paragraph" w:styleId="Asuntodelcomentario">
    <w:name w:val="annotation subject"/>
    <w:basedOn w:val="Textocomentario"/>
    <w:next w:val="Textocomentario"/>
    <w:link w:val="AsuntodelcomentarioCar"/>
    <w:uiPriority w:val="99"/>
    <w:semiHidden/>
    <w:unhideWhenUsed/>
    <w:rsid w:val="00312348"/>
    <w:rPr>
      <w:b/>
      <w:bCs/>
    </w:rPr>
  </w:style>
  <w:style w:type="character" w:customStyle="1" w:styleId="AsuntodelcomentarioCar">
    <w:name w:val="Asunto del comentario Car"/>
    <w:basedOn w:val="TextocomentarioCar"/>
    <w:link w:val="Asuntodelcomentario"/>
    <w:uiPriority w:val="99"/>
    <w:semiHidden/>
    <w:rsid w:val="00312348"/>
    <w:rPr>
      <w:rFonts w:ascii="Times New Roman" w:eastAsiaTheme="minorEastAsia" w:hAnsi="Times New Roman" w:cs="Times New Roman"/>
      <w:b/>
      <w:bCs/>
      <w:sz w:val="20"/>
      <w:szCs w:val="20"/>
      <w:lang w:val="en-US" w:eastAsia="es-ES"/>
    </w:rPr>
  </w:style>
  <w:style w:type="paragraph" w:styleId="Textodeglobo">
    <w:name w:val="Balloon Text"/>
    <w:basedOn w:val="Normal"/>
    <w:link w:val="TextodegloboCar"/>
    <w:uiPriority w:val="99"/>
    <w:semiHidden/>
    <w:unhideWhenUsed/>
    <w:rsid w:val="0031234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12348"/>
    <w:rPr>
      <w:rFonts w:ascii="Segoe UI" w:eastAsiaTheme="minorEastAsia" w:hAnsi="Segoe UI" w:cs="Segoe UI"/>
      <w:sz w:val="18"/>
      <w:szCs w:val="18"/>
      <w:lang w:val="en-US" w:eastAsia="es-ES"/>
    </w:rPr>
  </w:style>
  <w:style w:type="character" w:customStyle="1" w:styleId="nfasissutil1">
    <w:name w:val="Énfasis sutil1"/>
    <w:basedOn w:val="Fuentedeprrafopredeter"/>
    <w:rsid w:val="00687F2F"/>
    <w:rPr>
      <w:rFonts w:ascii="Times New Roman" w:eastAsia="Times New Roman" w:hAnsi="Times New Roman" w:cs="Times New Roman"/>
      <w:i/>
      <w:iCs/>
      <w:color w:val="808080"/>
      <w:sz w:val="22"/>
      <w:szCs w:val="22"/>
      <w:lang w:val="es-ES"/>
    </w:rPr>
  </w:style>
  <w:style w:type="paragraph" w:styleId="Revisin">
    <w:name w:val="Revision"/>
    <w:hidden/>
    <w:uiPriority w:val="99"/>
    <w:semiHidden/>
    <w:rsid w:val="00B02BE7"/>
    <w:pPr>
      <w:spacing w:after="0" w:line="240" w:lineRule="auto"/>
    </w:pPr>
    <w:rPr>
      <w:rFonts w:ascii="Times New Roman" w:eastAsiaTheme="minorEastAsia" w:hAnsi="Times New Roman" w:cs="Times New Roman"/>
      <w:sz w:val="24"/>
      <w:szCs w:val="24"/>
      <w:lang w:val="en-US" w:eastAsia="es-ES"/>
    </w:rPr>
  </w:style>
  <w:style w:type="paragraph" w:styleId="Encabezado">
    <w:name w:val="header"/>
    <w:basedOn w:val="Normal"/>
    <w:link w:val="EncabezadoCar"/>
    <w:uiPriority w:val="99"/>
    <w:unhideWhenUsed/>
    <w:rsid w:val="00F5235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5235E"/>
    <w:rPr>
      <w:rFonts w:ascii="Times New Roman" w:eastAsiaTheme="minorEastAsia" w:hAnsi="Times New Roman" w:cs="Times New Roman"/>
      <w:sz w:val="24"/>
      <w:szCs w:val="24"/>
      <w:lang w:val="en-US" w:eastAsia="es-ES"/>
    </w:rPr>
  </w:style>
  <w:style w:type="paragraph" w:styleId="Piedepgina">
    <w:name w:val="footer"/>
    <w:basedOn w:val="Normal"/>
    <w:link w:val="PiedepginaCar"/>
    <w:uiPriority w:val="99"/>
    <w:unhideWhenUsed/>
    <w:rsid w:val="00F5235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5235E"/>
    <w:rPr>
      <w:rFonts w:ascii="Times New Roman" w:eastAsiaTheme="minorEastAsia" w:hAnsi="Times New Roman" w:cs="Times New Roman"/>
      <w:sz w:val="24"/>
      <w:szCs w:val="24"/>
      <w:lang w:val="en-US" w:eastAsia="es-ES"/>
    </w:rPr>
  </w:style>
  <w:style w:type="character" w:customStyle="1" w:styleId="apple-converted-space">
    <w:name w:val="apple-converted-space"/>
    <w:basedOn w:val="Fuentedeprrafopredeter"/>
    <w:rsid w:val="00F97E35"/>
  </w:style>
  <w:style w:type="character" w:customStyle="1" w:styleId="apple-tab-span">
    <w:name w:val="apple-tab-span"/>
    <w:basedOn w:val="Fuentedeprrafopredeter"/>
    <w:rsid w:val="00F97E35"/>
  </w:style>
  <w:style w:type="character" w:customStyle="1" w:styleId="text">
    <w:name w:val="text"/>
    <w:basedOn w:val="Fuentedeprrafopredeter"/>
    <w:rsid w:val="00104E1A"/>
  </w:style>
  <w:style w:type="character" w:customStyle="1" w:styleId="author-ref">
    <w:name w:val="author-ref"/>
    <w:basedOn w:val="Fuentedeprrafopredeter"/>
    <w:rsid w:val="00104E1A"/>
  </w:style>
  <w:style w:type="character" w:styleId="Nmerodelnea">
    <w:name w:val="line number"/>
    <w:basedOn w:val="Fuentedeprrafopredeter"/>
    <w:uiPriority w:val="99"/>
    <w:semiHidden/>
    <w:unhideWhenUsed/>
    <w:rsid w:val="004E33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078325">
      <w:bodyDiv w:val="1"/>
      <w:marLeft w:val="0"/>
      <w:marRight w:val="0"/>
      <w:marTop w:val="0"/>
      <w:marBottom w:val="0"/>
      <w:divBdr>
        <w:top w:val="none" w:sz="0" w:space="0" w:color="auto"/>
        <w:left w:val="none" w:sz="0" w:space="0" w:color="auto"/>
        <w:bottom w:val="none" w:sz="0" w:space="0" w:color="auto"/>
        <w:right w:val="none" w:sz="0" w:space="0" w:color="auto"/>
      </w:divBdr>
      <w:divsChild>
        <w:div w:id="130559935">
          <w:marLeft w:val="0"/>
          <w:marRight w:val="0"/>
          <w:marTop w:val="332"/>
          <w:marBottom w:val="332"/>
          <w:divBdr>
            <w:top w:val="none" w:sz="0" w:space="0" w:color="auto"/>
            <w:left w:val="none" w:sz="0" w:space="0" w:color="auto"/>
            <w:bottom w:val="none" w:sz="0" w:space="0" w:color="auto"/>
            <w:right w:val="none" w:sz="0" w:space="0" w:color="auto"/>
          </w:divBdr>
          <w:divsChild>
            <w:div w:id="446313022">
              <w:marLeft w:val="0"/>
              <w:marRight w:val="0"/>
              <w:marTop w:val="0"/>
              <w:marBottom w:val="0"/>
              <w:divBdr>
                <w:top w:val="none" w:sz="0" w:space="0" w:color="auto"/>
                <w:left w:val="none" w:sz="0" w:space="0" w:color="auto"/>
                <w:bottom w:val="none" w:sz="0" w:space="0" w:color="auto"/>
                <w:right w:val="none" w:sz="0" w:space="0" w:color="auto"/>
              </w:divBdr>
              <w:divsChild>
                <w:div w:id="773330401">
                  <w:marLeft w:val="0"/>
                  <w:marRight w:val="0"/>
                  <w:marTop w:val="0"/>
                  <w:marBottom w:val="0"/>
                  <w:divBdr>
                    <w:top w:val="none" w:sz="0" w:space="0" w:color="auto"/>
                    <w:left w:val="none" w:sz="0" w:space="0" w:color="auto"/>
                    <w:bottom w:val="none" w:sz="0" w:space="0" w:color="auto"/>
                    <w:right w:val="none" w:sz="0" w:space="0" w:color="auto"/>
                  </w:divBdr>
                </w:div>
                <w:div w:id="146284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653791">
          <w:marLeft w:val="0"/>
          <w:marRight w:val="0"/>
          <w:marTop w:val="0"/>
          <w:marBottom w:val="0"/>
          <w:divBdr>
            <w:top w:val="none" w:sz="0" w:space="0" w:color="auto"/>
            <w:left w:val="none" w:sz="0" w:space="0" w:color="auto"/>
            <w:bottom w:val="none" w:sz="0" w:space="0" w:color="auto"/>
            <w:right w:val="none" w:sz="0" w:space="0" w:color="auto"/>
          </w:divBdr>
        </w:div>
        <w:div w:id="398290150">
          <w:marLeft w:val="0"/>
          <w:marRight w:val="0"/>
          <w:marTop w:val="332"/>
          <w:marBottom w:val="332"/>
          <w:divBdr>
            <w:top w:val="none" w:sz="0" w:space="0" w:color="auto"/>
            <w:left w:val="none" w:sz="0" w:space="0" w:color="auto"/>
            <w:bottom w:val="none" w:sz="0" w:space="0" w:color="auto"/>
            <w:right w:val="none" w:sz="0" w:space="0" w:color="auto"/>
          </w:divBdr>
          <w:divsChild>
            <w:div w:id="278799813">
              <w:marLeft w:val="0"/>
              <w:marRight w:val="0"/>
              <w:marTop w:val="0"/>
              <w:marBottom w:val="0"/>
              <w:divBdr>
                <w:top w:val="none" w:sz="0" w:space="0" w:color="auto"/>
                <w:left w:val="none" w:sz="0" w:space="0" w:color="auto"/>
                <w:bottom w:val="none" w:sz="0" w:space="0" w:color="auto"/>
                <w:right w:val="none" w:sz="0" w:space="0" w:color="auto"/>
              </w:divBdr>
              <w:divsChild>
                <w:div w:id="529728479">
                  <w:marLeft w:val="0"/>
                  <w:marRight w:val="0"/>
                  <w:marTop w:val="0"/>
                  <w:marBottom w:val="0"/>
                  <w:divBdr>
                    <w:top w:val="none" w:sz="0" w:space="0" w:color="auto"/>
                    <w:left w:val="none" w:sz="0" w:space="0" w:color="auto"/>
                    <w:bottom w:val="none" w:sz="0" w:space="0" w:color="auto"/>
                    <w:right w:val="none" w:sz="0" w:space="0" w:color="auto"/>
                  </w:divBdr>
                </w:div>
                <w:div w:id="872424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285375">
          <w:marLeft w:val="0"/>
          <w:marRight w:val="0"/>
          <w:marTop w:val="332"/>
          <w:marBottom w:val="332"/>
          <w:divBdr>
            <w:top w:val="none" w:sz="0" w:space="0" w:color="auto"/>
            <w:left w:val="none" w:sz="0" w:space="0" w:color="auto"/>
            <w:bottom w:val="none" w:sz="0" w:space="0" w:color="auto"/>
            <w:right w:val="none" w:sz="0" w:space="0" w:color="auto"/>
          </w:divBdr>
          <w:divsChild>
            <w:div w:id="381297941">
              <w:marLeft w:val="0"/>
              <w:marRight w:val="0"/>
              <w:marTop w:val="0"/>
              <w:marBottom w:val="0"/>
              <w:divBdr>
                <w:top w:val="none" w:sz="0" w:space="0" w:color="auto"/>
                <w:left w:val="none" w:sz="0" w:space="0" w:color="auto"/>
                <w:bottom w:val="none" w:sz="0" w:space="0" w:color="auto"/>
                <w:right w:val="none" w:sz="0" w:space="0" w:color="auto"/>
              </w:divBdr>
              <w:divsChild>
                <w:div w:id="950286227">
                  <w:marLeft w:val="0"/>
                  <w:marRight w:val="0"/>
                  <w:marTop w:val="0"/>
                  <w:marBottom w:val="0"/>
                  <w:divBdr>
                    <w:top w:val="none" w:sz="0" w:space="0" w:color="auto"/>
                    <w:left w:val="none" w:sz="0" w:space="0" w:color="auto"/>
                    <w:bottom w:val="none" w:sz="0" w:space="0" w:color="auto"/>
                    <w:right w:val="none" w:sz="0" w:space="0" w:color="auto"/>
                  </w:divBdr>
                </w:div>
                <w:div w:id="2002387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883944">
          <w:marLeft w:val="0"/>
          <w:marRight w:val="0"/>
          <w:marTop w:val="332"/>
          <w:marBottom w:val="332"/>
          <w:divBdr>
            <w:top w:val="none" w:sz="0" w:space="0" w:color="auto"/>
            <w:left w:val="none" w:sz="0" w:space="0" w:color="auto"/>
            <w:bottom w:val="none" w:sz="0" w:space="0" w:color="auto"/>
            <w:right w:val="none" w:sz="0" w:space="0" w:color="auto"/>
          </w:divBdr>
          <w:divsChild>
            <w:div w:id="1062216480">
              <w:marLeft w:val="0"/>
              <w:marRight w:val="0"/>
              <w:marTop w:val="0"/>
              <w:marBottom w:val="0"/>
              <w:divBdr>
                <w:top w:val="none" w:sz="0" w:space="0" w:color="auto"/>
                <w:left w:val="none" w:sz="0" w:space="0" w:color="auto"/>
                <w:bottom w:val="none" w:sz="0" w:space="0" w:color="auto"/>
                <w:right w:val="none" w:sz="0" w:space="0" w:color="auto"/>
              </w:divBdr>
              <w:divsChild>
                <w:div w:id="747536071">
                  <w:marLeft w:val="0"/>
                  <w:marRight w:val="0"/>
                  <w:marTop w:val="0"/>
                  <w:marBottom w:val="0"/>
                  <w:divBdr>
                    <w:top w:val="none" w:sz="0" w:space="0" w:color="auto"/>
                    <w:left w:val="none" w:sz="0" w:space="0" w:color="auto"/>
                    <w:bottom w:val="none" w:sz="0" w:space="0" w:color="auto"/>
                    <w:right w:val="none" w:sz="0" w:space="0" w:color="auto"/>
                  </w:divBdr>
                </w:div>
                <w:div w:id="1203635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641896">
          <w:marLeft w:val="0"/>
          <w:marRight w:val="0"/>
          <w:marTop w:val="0"/>
          <w:marBottom w:val="0"/>
          <w:divBdr>
            <w:top w:val="none" w:sz="0" w:space="0" w:color="auto"/>
            <w:left w:val="none" w:sz="0" w:space="0" w:color="auto"/>
            <w:bottom w:val="none" w:sz="0" w:space="0" w:color="auto"/>
            <w:right w:val="none" w:sz="0" w:space="0" w:color="auto"/>
          </w:divBdr>
        </w:div>
        <w:div w:id="725225172">
          <w:marLeft w:val="0"/>
          <w:marRight w:val="0"/>
          <w:marTop w:val="332"/>
          <w:marBottom w:val="332"/>
          <w:divBdr>
            <w:top w:val="none" w:sz="0" w:space="0" w:color="auto"/>
            <w:left w:val="none" w:sz="0" w:space="0" w:color="auto"/>
            <w:bottom w:val="none" w:sz="0" w:space="0" w:color="auto"/>
            <w:right w:val="none" w:sz="0" w:space="0" w:color="auto"/>
          </w:divBdr>
          <w:divsChild>
            <w:div w:id="634288361">
              <w:marLeft w:val="0"/>
              <w:marRight w:val="0"/>
              <w:marTop w:val="0"/>
              <w:marBottom w:val="0"/>
              <w:divBdr>
                <w:top w:val="none" w:sz="0" w:space="0" w:color="auto"/>
                <w:left w:val="none" w:sz="0" w:space="0" w:color="auto"/>
                <w:bottom w:val="none" w:sz="0" w:space="0" w:color="auto"/>
                <w:right w:val="none" w:sz="0" w:space="0" w:color="auto"/>
              </w:divBdr>
              <w:divsChild>
                <w:div w:id="382294533">
                  <w:marLeft w:val="0"/>
                  <w:marRight w:val="0"/>
                  <w:marTop w:val="0"/>
                  <w:marBottom w:val="0"/>
                  <w:divBdr>
                    <w:top w:val="none" w:sz="0" w:space="0" w:color="auto"/>
                    <w:left w:val="none" w:sz="0" w:space="0" w:color="auto"/>
                    <w:bottom w:val="none" w:sz="0" w:space="0" w:color="auto"/>
                    <w:right w:val="none" w:sz="0" w:space="0" w:color="auto"/>
                  </w:divBdr>
                </w:div>
                <w:div w:id="607467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783352">
          <w:marLeft w:val="0"/>
          <w:marRight w:val="0"/>
          <w:marTop w:val="0"/>
          <w:marBottom w:val="0"/>
          <w:divBdr>
            <w:top w:val="none" w:sz="0" w:space="0" w:color="auto"/>
            <w:left w:val="none" w:sz="0" w:space="0" w:color="auto"/>
            <w:bottom w:val="none" w:sz="0" w:space="0" w:color="auto"/>
            <w:right w:val="none" w:sz="0" w:space="0" w:color="auto"/>
          </w:divBdr>
        </w:div>
        <w:div w:id="1008023490">
          <w:marLeft w:val="0"/>
          <w:marRight w:val="0"/>
          <w:marTop w:val="332"/>
          <w:marBottom w:val="332"/>
          <w:divBdr>
            <w:top w:val="single" w:sz="6" w:space="0" w:color="97B0C8"/>
            <w:left w:val="none" w:sz="0" w:space="0" w:color="auto"/>
            <w:bottom w:val="none" w:sz="0" w:space="0" w:color="auto"/>
            <w:right w:val="none" w:sz="0" w:space="0" w:color="auto"/>
          </w:divBdr>
        </w:div>
        <w:div w:id="1030108444">
          <w:marLeft w:val="0"/>
          <w:marRight w:val="0"/>
          <w:marTop w:val="0"/>
          <w:marBottom w:val="0"/>
          <w:divBdr>
            <w:top w:val="none" w:sz="0" w:space="0" w:color="auto"/>
            <w:left w:val="none" w:sz="0" w:space="0" w:color="auto"/>
            <w:bottom w:val="none" w:sz="0" w:space="0" w:color="auto"/>
            <w:right w:val="none" w:sz="0" w:space="0" w:color="auto"/>
          </w:divBdr>
        </w:div>
        <w:div w:id="1069573781">
          <w:marLeft w:val="0"/>
          <w:marRight w:val="0"/>
          <w:marTop w:val="0"/>
          <w:marBottom w:val="0"/>
          <w:divBdr>
            <w:top w:val="none" w:sz="0" w:space="0" w:color="auto"/>
            <w:left w:val="none" w:sz="0" w:space="0" w:color="auto"/>
            <w:bottom w:val="none" w:sz="0" w:space="0" w:color="auto"/>
            <w:right w:val="none" w:sz="0" w:space="0" w:color="auto"/>
          </w:divBdr>
        </w:div>
        <w:div w:id="1100761838">
          <w:marLeft w:val="0"/>
          <w:marRight w:val="0"/>
          <w:marTop w:val="332"/>
          <w:marBottom w:val="332"/>
          <w:divBdr>
            <w:top w:val="none" w:sz="0" w:space="0" w:color="auto"/>
            <w:left w:val="none" w:sz="0" w:space="0" w:color="auto"/>
            <w:bottom w:val="none" w:sz="0" w:space="0" w:color="auto"/>
            <w:right w:val="none" w:sz="0" w:space="0" w:color="auto"/>
          </w:divBdr>
          <w:divsChild>
            <w:div w:id="2051997818">
              <w:marLeft w:val="0"/>
              <w:marRight w:val="0"/>
              <w:marTop w:val="0"/>
              <w:marBottom w:val="0"/>
              <w:divBdr>
                <w:top w:val="none" w:sz="0" w:space="0" w:color="auto"/>
                <w:left w:val="none" w:sz="0" w:space="0" w:color="auto"/>
                <w:bottom w:val="none" w:sz="0" w:space="0" w:color="auto"/>
                <w:right w:val="none" w:sz="0" w:space="0" w:color="auto"/>
              </w:divBdr>
              <w:divsChild>
                <w:div w:id="20281489">
                  <w:marLeft w:val="0"/>
                  <w:marRight w:val="0"/>
                  <w:marTop w:val="0"/>
                  <w:marBottom w:val="0"/>
                  <w:divBdr>
                    <w:top w:val="none" w:sz="0" w:space="0" w:color="auto"/>
                    <w:left w:val="none" w:sz="0" w:space="0" w:color="auto"/>
                    <w:bottom w:val="none" w:sz="0" w:space="0" w:color="auto"/>
                    <w:right w:val="none" w:sz="0" w:space="0" w:color="auto"/>
                  </w:divBdr>
                </w:div>
                <w:div w:id="1463578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447471">
          <w:marLeft w:val="0"/>
          <w:marRight w:val="0"/>
          <w:marTop w:val="0"/>
          <w:marBottom w:val="0"/>
          <w:divBdr>
            <w:top w:val="none" w:sz="0" w:space="0" w:color="auto"/>
            <w:left w:val="none" w:sz="0" w:space="0" w:color="auto"/>
            <w:bottom w:val="none" w:sz="0" w:space="0" w:color="auto"/>
            <w:right w:val="none" w:sz="0" w:space="0" w:color="auto"/>
          </w:divBdr>
        </w:div>
        <w:div w:id="1610894453">
          <w:marLeft w:val="0"/>
          <w:marRight w:val="0"/>
          <w:marTop w:val="0"/>
          <w:marBottom w:val="0"/>
          <w:divBdr>
            <w:top w:val="none" w:sz="0" w:space="0" w:color="auto"/>
            <w:left w:val="none" w:sz="0" w:space="0" w:color="auto"/>
            <w:bottom w:val="none" w:sz="0" w:space="0" w:color="auto"/>
            <w:right w:val="none" w:sz="0" w:space="0" w:color="auto"/>
          </w:divBdr>
        </w:div>
      </w:divsChild>
    </w:div>
    <w:div w:id="375469024">
      <w:bodyDiv w:val="1"/>
      <w:marLeft w:val="0"/>
      <w:marRight w:val="0"/>
      <w:marTop w:val="0"/>
      <w:marBottom w:val="0"/>
      <w:divBdr>
        <w:top w:val="none" w:sz="0" w:space="0" w:color="auto"/>
        <w:left w:val="none" w:sz="0" w:space="0" w:color="auto"/>
        <w:bottom w:val="none" w:sz="0" w:space="0" w:color="auto"/>
        <w:right w:val="none" w:sz="0" w:space="0" w:color="auto"/>
      </w:divBdr>
    </w:div>
    <w:div w:id="492573774">
      <w:bodyDiv w:val="1"/>
      <w:marLeft w:val="0"/>
      <w:marRight w:val="0"/>
      <w:marTop w:val="0"/>
      <w:marBottom w:val="0"/>
      <w:divBdr>
        <w:top w:val="none" w:sz="0" w:space="0" w:color="auto"/>
        <w:left w:val="none" w:sz="0" w:space="0" w:color="auto"/>
        <w:bottom w:val="none" w:sz="0" w:space="0" w:color="auto"/>
        <w:right w:val="none" w:sz="0" w:space="0" w:color="auto"/>
      </w:divBdr>
    </w:div>
    <w:div w:id="500701356">
      <w:bodyDiv w:val="1"/>
      <w:marLeft w:val="0"/>
      <w:marRight w:val="0"/>
      <w:marTop w:val="0"/>
      <w:marBottom w:val="0"/>
      <w:divBdr>
        <w:top w:val="none" w:sz="0" w:space="0" w:color="auto"/>
        <w:left w:val="none" w:sz="0" w:space="0" w:color="auto"/>
        <w:bottom w:val="none" w:sz="0" w:space="0" w:color="auto"/>
        <w:right w:val="none" w:sz="0" w:space="0" w:color="auto"/>
      </w:divBdr>
    </w:div>
    <w:div w:id="501816112">
      <w:bodyDiv w:val="1"/>
      <w:marLeft w:val="0"/>
      <w:marRight w:val="0"/>
      <w:marTop w:val="0"/>
      <w:marBottom w:val="0"/>
      <w:divBdr>
        <w:top w:val="none" w:sz="0" w:space="0" w:color="auto"/>
        <w:left w:val="none" w:sz="0" w:space="0" w:color="auto"/>
        <w:bottom w:val="none" w:sz="0" w:space="0" w:color="auto"/>
        <w:right w:val="none" w:sz="0" w:space="0" w:color="auto"/>
      </w:divBdr>
    </w:div>
    <w:div w:id="524832574">
      <w:bodyDiv w:val="1"/>
      <w:marLeft w:val="0"/>
      <w:marRight w:val="0"/>
      <w:marTop w:val="0"/>
      <w:marBottom w:val="0"/>
      <w:divBdr>
        <w:top w:val="none" w:sz="0" w:space="0" w:color="auto"/>
        <w:left w:val="none" w:sz="0" w:space="0" w:color="auto"/>
        <w:bottom w:val="none" w:sz="0" w:space="0" w:color="auto"/>
        <w:right w:val="none" w:sz="0" w:space="0" w:color="auto"/>
      </w:divBdr>
      <w:divsChild>
        <w:div w:id="626812405">
          <w:marLeft w:val="0"/>
          <w:marRight w:val="0"/>
          <w:marTop w:val="166"/>
          <w:marBottom w:val="166"/>
          <w:divBdr>
            <w:top w:val="none" w:sz="0" w:space="0" w:color="auto"/>
            <w:left w:val="none" w:sz="0" w:space="0" w:color="auto"/>
            <w:bottom w:val="none" w:sz="0" w:space="0" w:color="auto"/>
            <w:right w:val="none" w:sz="0" w:space="0" w:color="auto"/>
          </w:divBdr>
          <w:divsChild>
            <w:div w:id="2093887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694977">
      <w:bodyDiv w:val="1"/>
      <w:marLeft w:val="0"/>
      <w:marRight w:val="0"/>
      <w:marTop w:val="0"/>
      <w:marBottom w:val="0"/>
      <w:divBdr>
        <w:top w:val="none" w:sz="0" w:space="0" w:color="auto"/>
        <w:left w:val="none" w:sz="0" w:space="0" w:color="auto"/>
        <w:bottom w:val="none" w:sz="0" w:space="0" w:color="auto"/>
        <w:right w:val="none" w:sz="0" w:space="0" w:color="auto"/>
      </w:divBdr>
    </w:div>
    <w:div w:id="754060993">
      <w:bodyDiv w:val="1"/>
      <w:marLeft w:val="0"/>
      <w:marRight w:val="0"/>
      <w:marTop w:val="0"/>
      <w:marBottom w:val="0"/>
      <w:divBdr>
        <w:top w:val="none" w:sz="0" w:space="0" w:color="auto"/>
        <w:left w:val="none" w:sz="0" w:space="0" w:color="auto"/>
        <w:bottom w:val="none" w:sz="0" w:space="0" w:color="auto"/>
        <w:right w:val="none" w:sz="0" w:space="0" w:color="auto"/>
      </w:divBdr>
    </w:div>
    <w:div w:id="894391169">
      <w:bodyDiv w:val="1"/>
      <w:marLeft w:val="0"/>
      <w:marRight w:val="0"/>
      <w:marTop w:val="0"/>
      <w:marBottom w:val="0"/>
      <w:divBdr>
        <w:top w:val="none" w:sz="0" w:space="0" w:color="auto"/>
        <w:left w:val="none" w:sz="0" w:space="0" w:color="auto"/>
        <w:bottom w:val="none" w:sz="0" w:space="0" w:color="auto"/>
        <w:right w:val="none" w:sz="0" w:space="0" w:color="auto"/>
      </w:divBdr>
    </w:div>
    <w:div w:id="955601205">
      <w:bodyDiv w:val="1"/>
      <w:marLeft w:val="0"/>
      <w:marRight w:val="0"/>
      <w:marTop w:val="0"/>
      <w:marBottom w:val="0"/>
      <w:divBdr>
        <w:top w:val="none" w:sz="0" w:space="0" w:color="auto"/>
        <w:left w:val="none" w:sz="0" w:space="0" w:color="auto"/>
        <w:bottom w:val="none" w:sz="0" w:space="0" w:color="auto"/>
        <w:right w:val="none" w:sz="0" w:space="0" w:color="auto"/>
      </w:divBdr>
    </w:div>
    <w:div w:id="999505744">
      <w:bodyDiv w:val="1"/>
      <w:marLeft w:val="0"/>
      <w:marRight w:val="0"/>
      <w:marTop w:val="0"/>
      <w:marBottom w:val="0"/>
      <w:divBdr>
        <w:top w:val="none" w:sz="0" w:space="0" w:color="auto"/>
        <w:left w:val="none" w:sz="0" w:space="0" w:color="auto"/>
        <w:bottom w:val="none" w:sz="0" w:space="0" w:color="auto"/>
        <w:right w:val="none" w:sz="0" w:space="0" w:color="auto"/>
      </w:divBdr>
    </w:div>
    <w:div w:id="1022056156">
      <w:bodyDiv w:val="1"/>
      <w:marLeft w:val="0"/>
      <w:marRight w:val="0"/>
      <w:marTop w:val="0"/>
      <w:marBottom w:val="0"/>
      <w:divBdr>
        <w:top w:val="none" w:sz="0" w:space="0" w:color="auto"/>
        <w:left w:val="none" w:sz="0" w:space="0" w:color="auto"/>
        <w:bottom w:val="none" w:sz="0" w:space="0" w:color="auto"/>
        <w:right w:val="none" w:sz="0" w:space="0" w:color="auto"/>
      </w:divBdr>
    </w:div>
    <w:div w:id="1045835538">
      <w:bodyDiv w:val="1"/>
      <w:marLeft w:val="0"/>
      <w:marRight w:val="0"/>
      <w:marTop w:val="0"/>
      <w:marBottom w:val="0"/>
      <w:divBdr>
        <w:top w:val="none" w:sz="0" w:space="0" w:color="auto"/>
        <w:left w:val="none" w:sz="0" w:space="0" w:color="auto"/>
        <w:bottom w:val="none" w:sz="0" w:space="0" w:color="auto"/>
        <w:right w:val="none" w:sz="0" w:space="0" w:color="auto"/>
      </w:divBdr>
    </w:div>
    <w:div w:id="1058438970">
      <w:bodyDiv w:val="1"/>
      <w:marLeft w:val="0"/>
      <w:marRight w:val="0"/>
      <w:marTop w:val="0"/>
      <w:marBottom w:val="0"/>
      <w:divBdr>
        <w:top w:val="none" w:sz="0" w:space="0" w:color="auto"/>
        <w:left w:val="none" w:sz="0" w:space="0" w:color="auto"/>
        <w:bottom w:val="none" w:sz="0" w:space="0" w:color="auto"/>
        <w:right w:val="none" w:sz="0" w:space="0" w:color="auto"/>
      </w:divBdr>
    </w:div>
    <w:div w:id="1178496441">
      <w:bodyDiv w:val="1"/>
      <w:marLeft w:val="0"/>
      <w:marRight w:val="0"/>
      <w:marTop w:val="0"/>
      <w:marBottom w:val="0"/>
      <w:divBdr>
        <w:top w:val="none" w:sz="0" w:space="0" w:color="auto"/>
        <w:left w:val="none" w:sz="0" w:space="0" w:color="auto"/>
        <w:bottom w:val="none" w:sz="0" w:space="0" w:color="auto"/>
        <w:right w:val="none" w:sz="0" w:space="0" w:color="auto"/>
      </w:divBdr>
    </w:div>
    <w:div w:id="1297954794">
      <w:bodyDiv w:val="1"/>
      <w:marLeft w:val="0"/>
      <w:marRight w:val="0"/>
      <w:marTop w:val="0"/>
      <w:marBottom w:val="0"/>
      <w:divBdr>
        <w:top w:val="none" w:sz="0" w:space="0" w:color="auto"/>
        <w:left w:val="none" w:sz="0" w:space="0" w:color="auto"/>
        <w:bottom w:val="none" w:sz="0" w:space="0" w:color="auto"/>
        <w:right w:val="none" w:sz="0" w:space="0" w:color="auto"/>
      </w:divBdr>
    </w:div>
    <w:div w:id="1321349502">
      <w:bodyDiv w:val="1"/>
      <w:marLeft w:val="0"/>
      <w:marRight w:val="0"/>
      <w:marTop w:val="0"/>
      <w:marBottom w:val="0"/>
      <w:divBdr>
        <w:top w:val="none" w:sz="0" w:space="0" w:color="auto"/>
        <w:left w:val="none" w:sz="0" w:space="0" w:color="auto"/>
        <w:bottom w:val="none" w:sz="0" w:space="0" w:color="auto"/>
        <w:right w:val="none" w:sz="0" w:space="0" w:color="auto"/>
      </w:divBdr>
    </w:div>
    <w:div w:id="1382945536">
      <w:bodyDiv w:val="1"/>
      <w:marLeft w:val="0"/>
      <w:marRight w:val="0"/>
      <w:marTop w:val="0"/>
      <w:marBottom w:val="0"/>
      <w:divBdr>
        <w:top w:val="none" w:sz="0" w:space="0" w:color="auto"/>
        <w:left w:val="none" w:sz="0" w:space="0" w:color="auto"/>
        <w:bottom w:val="none" w:sz="0" w:space="0" w:color="auto"/>
        <w:right w:val="none" w:sz="0" w:space="0" w:color="auto"/>
      </w:divBdr>
    </w:div>
    <w:div w:id="1644381645">
      <w:bodyDiv w:val="1"/>
      <w:marLeft w:val="0"/>
      <w:marRight w:val="0"/>
      <w:marTop w:val="0"/>
      <w:marBottom w:val="0"/>
      <w:divBdr>
        <w:top w:val="none" w:sz="0" w:space="0" w:color="auto"/>
        <w:left w:val="none" w:sz="0" w:space="0" w:color="auto"/>
        <w:bottom w:val="none" w:sz="0" w:space="0" w:color="auto"/>
        <w:right w:val="none" w:sz="0" w:space="0" w:color="auto"/>
      </w:divBdr>
    </w:div>
    <w:div w:id="1765030395">
      <w:bodyDiv w:val="1"/>
      <w:marLeft w:val="0"/>
      <w:marRight w:val="0"/>
      <w:marTop w:val="0"/>
      <w:marBottom w:val="0"/>
      <w:divBdr>
        <w:top w:val="none" w:sz="0" w:space="0" w:color="auto"/>
        <w:left w:val="none" w:sz="0" w:space="0" w:color="auto"/>
        <w:bottom w:val="none" w:sz="0" w:space="0" w:color="auto"/>
        <w:right w:val="none" w:sz="0" w:space="0" w:color="auto"/>
      </w:divBdr>
    </w:div>
    <w:div w:id="1895770428">
      <w:bodyDiv w:val="1"/>
      <w:marLeft w:val="0"/>
      <w:marRight w:val="0"/>
      <w:marTop w:val="0"/>
      <w:marBottom w:val="0"/>
      <w:divBdr>
        <w:top w:val="none" w:sz="0" w:space="0" w:color="auto"/>
        <w:left w:val="none" w:sz="0" w:space="0" w:color="auto"/>
        <w:bottom w:val="none" w:sz="0" w:space="0" w:color="auto"/>
        <w:right w:val="none" w:sz="0" w:space="0" w:color="auto"/>
      </w:divBdr>
    </w:div>
    <w:div w:id="1920744584">
      <w:bodyDiv w:val="1"/>
      <w:marLeft w:val="0"/>
      <w:marRight w:val="0"/>
      <w:marTop w:val="0"/>
      <w:marBottom w:val="0"/>
      <w:divBdr>
        <w:top w:val="none" w:sz="0" w:space="0" w:color="auto"/>
        <w:left w:val="none" w:sz="0" w:space="0" w:color="auto"/>
        <w:bottom w:val="none" w:sz="0" w:space="0" w:color="auto"/>
        <w:right w:val="none" w:sz="0" w:space="0" w:color="auto"/>
      </w:divBdr>
    </w:div>
    <w:div w:id="2017492958">
      <w:bodyDiv w:val="1"/>
      <w:marLeft w:val="0"/>
      <w:marRight w:val="0"/>
      <w:marTop w:val="0"/>
      <w:marBottom w:val="0"/>
      <w:divBdr>
        <w:top w:val="none" w:sz="0" w:space="0" w:color="auto"/>
        <w:left w:val="none" w:sz="0" w:space="0" w:color="auto"/>
        <w:bottom w:val="none" w:sz="0" w:space="0" w:color="auto"/>
        <w:right w:val="none" w:sz="0" w:space="0" w:color="auto"/>
      </w:divBdr>
    </w:div>
    <w:div w:id="2125342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kidscreen.org/espa%C3%B1ol/cuestionario-kidscreen/%C3%ADndice-kidscreen-10/" TargetMode="External"/><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FA44DE-3EF5-4167-8ACF-455CEA13C5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1</Pages>
  <Words>12994</Words>
  <Characters>71472</Characters>
  <Application>Microsoft Office Word</Application>
  <DocSecurity>0</DocSecurity>
  <Lines>595</Lines>
  <Paragraphs>16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84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URA ESTEBAN GONZALO</dc:creator>
  <cp:lastModifiedBy>LAURA ESTEBAN GONZALO</cp:lastModifiedBy>
  <cp:revision>9</cp:revision>
  <dcterms:created xsi:type="dcterms:W3CDTF">2024-01-31T15:26:00Z</dcterms:created>
  <dcterms:modified xsi:type="dcterms:W3CDTF">2024-01-31T15:30:00Z</dcterms:modified>
</cp:coreProperties>
</file>